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4DA966" w14:textId="77777777" w:rsidR="00BF349A" w:rsidRPr="008C10EC" w:rsidRDefault="00BF349A" w:rsidP="00BF349A">
      <w:pPr>
        <w:pStyle w:val="NoSpacing"/>
        <w:spacing w:line="480" w:lineRule="auto"/>
        <w:rPr>
          <w:sz w:val="24"/>
          <w:szCs w:val="24"/>
        </w:rPr>
      </w:pPr>
      <w:bookmarkStart w:id="0" w:name="_GoBack"/>
      <w:bookmarkEnd w:id="0"/>
      <w:r w:rsidRPr="008C10EC">
        <w:rPr>
          <w:sz w:val="24"/>
          <w:szCs w:val="24"/>
        </w:rPr>
        <w:t xml:space="preserve">Evidence for a Biofilm Based Treatment Strategy in the Management of Chronic Hidradenitis </w:t>
      </w:r>
      <w:proofErr w:type="spellStart"/>
      <w:r w:rsidRPr="008C10EC">
        <w:rPr>
          <w:sz w:val="24"/>
          <w:szCs w:val="24"/>
        </w:rPr>
        <w:t>Suppurativa</w:t>
      </w:r>
      <w:proofErr w:type="spellEnd"/>
    </w:p>
    <w:p w14:paraId="38687E87" w14:textId="77777777" w:rsidR="00BF349A" w:rsidRPr="008C10EC" w:rsidRDefault="00BF349A" w:rsidP="006F6E66">
      <w:pPr>
        <w:pStyle w:val="NoSpacing"/>
        <w:spacing w:line="480" w:lineRule="auto"/>
        <w:rPr>
          <w:sz w:val="24"/>
          <w:szCs w:val="24"/>
        </w:rPr>
      </w:pPr>
    </w:p>
    <w:p w14:paraId="1BCADE08" w14:textId="77777777" w:rsidR="00BF349A" w:rsidRPr="008C10EC" w:rsidRDefault="00BF349A" w:rsidP="006F6E66">
      <w:pPr>
        <w:pStyle w:val="NoSpacing"/>
        <w:spacing w:line="480" w:lineRule="auto"/>
        <w:rPr>
          <w:sz w:val="24"/>
          <w:szCs w:val="24"/>
        </w:rPr>
      </w:pPr>
    </w:p>
    <w:p w14:paraId="50B49C57" w14:textId="77777777" w:rsidR="006F6E66" w:rsidRPr="008C10EC" w:rsidRDefault="006F6E66" w:rsidP="006F6E66">
      <w:pPr>
        <w:pStyle w:val="NoSpacing"/>
        <w:spacing w:line="480" w:lineRule="auto"/>
        <w:rPr>
          <w:sz w:val="24"/>
          <w:szCs w:val="24"/>
        </w:rPr>
      </w:pPr>
      <w:r w:rsidRPr="008C10EC">
        <w:rPr>
          <w:sz w:val="24"/>
          <w:szCs w:val="24"/>
        </w:rPr>
        <w:t>Paul Stoodley</w:t>
      </w:r>
    </w:p>
    <w:p w14:paraId="3BDEA1BA" w14:textId="77777777" w:rsidR="0068692D" w:rsidRPr="008C10EC" w:rsidRDefault="006F6E66" w:rsidP="006F6E66">
      <w:pPr>
        <w:pStyle w:val="NoSpacing"/>
        <w:spacing w:line="480" w:lineRule="auto"/>
        <w:rPr>
          <w:sz w:val="24"/>
          <w:szCs w:val="24"/>
        </w:rPr>
      </w:pPr>
      <w:r w:rsidRPr="008C10EC">
        <w:rPr>
          <w:sz w:val="24"/>
          <w:szCs w:val="24"/>
        </w:rPr>
        <w:t>716 BRT, 460 W. 12</w:t>
      </w:r>
      <w:r w:rsidRPr="008C10EC">
        <w:rPr>
          <w:sz w:val="24"/>
          <w:szCs w:val="24"/>
          <w:vertAlign w:val="superscript"/>
        </w:rPr>
        <w:t>th</w:t>
      </w:r>
      <w:r w:rsidRPr="008C10EC">
        <w:rPr>
          <w:sz w:val="24"/>
          <w:szCs w:val="24"/>
        </w:rPr>
        <w:t xml:space="preserve"> Ave., The Ohio State University (OSU), Center for Microbial Interface Biology, Departments of Microbial Infection and Immunity and Department of Orthopedics. </w:t>
      </w:r>
      <w:proofErr w:type="gramStart"/>
      <w:r w:rsidRPr="008C10EC">
        <w:rPr>
          <w:sz w:val="24"/>
          <w:szCs w:val="24"/>
        </w:rPr>
        <w:t>The Ohio State University, Columbus, Ohio, USA 43210.</w:t>
      </w:r>
      <w:proofErr w:type="gramEnd"/>
      <w:r w:rsidRPr="008C10EC">
        <w:rPr>
          <w:sz w:val="24"/>
          <w:szCs w:val="24"/>
        </w:rPr>
        <w:t xml:space="preserve"> </w:t>
      </w:r>
    </w:p>
    <w:p w14:paraId="66EF3A87" w14:textId="77777777" w:rsidR="006F6E66" w:rsidRPr="008C10EC" w:rsidRDefault="006F6E66" w:rsidP="006F6E66">
      <w:pPr>
        <w:pStyle w:val="NoSpacing"/>
        <w:spacing w:line="480" w:lineRule="auto"/>
        <w:rPr>
          <w:sz w:val="24"/>
          <w:szCs w:val="24"/>
        </w:rPr>
      </w:pPr>
      <w:r w:rsidRPr="008C10EC">
        <w:rPr>
          <w:sz w:val="24"/>
          <w:szCs w:val="24"/>
        </w:rPr>
        <w:t>Tel: +1 614 292 7826</w:t>
      </w:r>
    </w:p>
    <w:p w14:paraId="02A544B5" w14:textId="77777777" w:rsidR="006F6E66" w:rsidRPr="008C10EC" w:rsidRDefault="006F6E66" w:rsidP="006F6E66">
      <w:pPr>
        <w:pStyle w:val="NoSpacing"/>
        <w:spacing w:line="480" w:lineRule="auto"/>
        <w:rPr>
          <w:sz w:val="24"/>
          <w:szCs w:val="24"/>
        </w:rPr>
      </w:pPr>
      <w:r w:rsidRPr="008C10EC">
        <w:rPr>
          <w:sz w:val="24"/>
          <w:szCs w:val="24"/>
        </w:rPr>
        <w:t>Email: Paul.Stoodley@osumc.edu</w:t>
      </w:r>
    </w:p>
    <w:p w14:paraId="19498A4E" w14:textId="77777777" w:rsidR="006F6E66" w:rsidRPr="008C10EC" w:rsidRDefault="006F6E66" w:rsidP="006F6E66">
      <w:pPr>
        <w:pStyle w:val="NoSpacing"/>
        <w:spacing w:line="480" w:lineRule="auto"/>
        <w:rPr>
          <w:sz w:val="24"/>
          <w:szCs w:val="24"/>
        </w:rPr>
      </w:pPr>
      <w:r w:rsidRPr="008C10EC">
        <w:rPr>
          <w:sz w:val="24"/>
          <w:szCs w:val="24"/>
        </w:rPr>
        <w:t xml:space="preserve">ORCID: </w:t>
      </w:r>
      <w:r w:rsidRPr="008C10EC">
        <w:rPr>
          <w:rFonts w:cs="Arial"/>
          <w:sz w:val="24"/>
          <w:szCs w:val="24"/>
        </w:rPr>
        <w:t>0000-0001-6069-273X</w:t>
      </w:r>
    </w:p>
    <w:p w14:paraId="354B8ECE" w14:textId="77777777" w:rsidR="006F6E66" w:rsidRPr="008C10EC" w:rsidRDefault="006F6E66" w:rsidP="006F6E66">
      <w:pPr>
        <w:pStyle w:val="NoSpacing"/>
        <w:spacing w:line="480" w:lineRule="auto"/>
        <w:rPr>
          <w:sz w:val="24"/>
          <w:szCs w:val="24"/>
        </w:rPr>
      </w:pPr>
    </w:p>
    <w:p w14:paraId="2EB255B8" w14:textId="29D7589A" w:rsidR="006F6E66" w:rsidRPr="008C10EC" w:rsidRDefault="00652970" w:rsidP="006F6E66">
      <w:pPr>
        <w:pStyle w:val="NoSpacing"/>
        <w:spacing w:line="480" w:lineRule="auto"/>
        <w:rPr>
          <w:rFonts w:cs="Arial"/>
          <w:color w:val="000000"/>
          <w:sz w:val="24"/>
          <w:szCs w:val="24"/>
          <w:shd w:val="clear" w:color="auto" w:fill="FFFFFF"/>
        </w:rPr>
      </w:pPr>
      <w:r w:rsidRPr="008C10EC">
        <w:rPr>
          <w:sz w:val="24"/>
          <w:szCs w:val="24"/>
        </w:rPr>
        <w:t xml:space="preserve">Hidradenitis </w:t>
      </w:r>
      <w:proofErr w:type="spellStart"/>
      <w:r w:rsidRPr="008C10EC">
        <w:rPr>
          <w:sz w:val="24"/>
          <w:szCs w:val="24"/>
        </w:rPr>
        <w:t>suppurativa</w:t>
      </w:r>
      <w:proofErr w:type="spellEnd"/>
      <w:r w:rsidRPr="008C10EC">
        <w:rPr>
          <w:sz w:val="24"/>
          <w:szCs w:val="24"/>
        </w:rPr>
        <w:t xml:space="preserve"> </w:t>
      </w:r>
      <w:r w:rsidR="00C202CE" w:rsidRPr="008C10EC">
        <w:rPr>
          <w:sz w:val="24"/>
          <w:szCs w:val="24"/>
        </w:rPr>
        <w:t xml:space="preserve">(HS) </w:t>
      </w:r>
      <w:r w:rsidR="00F67A94" w:rsidRPr="008C10EC">
        <w:rPr>
          <w:sz w:val="24"/>
          <w:szCs w:val="24"/>
        </w:rPr>
        <w:t>is</w:t>
      </w:r>
      <w:r w:rsidRPr="008C10EC">
        <w:rPr>
          <w:sz w:val="24"/>
          <w:szCs w:val="24"/>
        </w:rPr>
        <w:t xml:space="preserve"> a chronic, inflammatory, debilitating skin disease of the hair follicle </w:t>
      </w:r>
      <w:r w:rsidR="007518CC" w:rsidRPr="008C10EC">
        <w:rPr>
          <w:sz w:val="24"/>
          <w:szCs w:val="24"/>
        </w:rPr>
        <w:t>defined</w:t>
      </w:r>
      <w:r w:rsidR="00CB2BF5" w:rsidRPr="008C10EC">
        <w:rPr>
          <w:sz w:val="24"/>
          <w:szCs w:val="24"/>
        </w:rPr>
        <w:t xml:space="preserve"> by </w:t>
      </w:r>
      <w:r w:rsidR="00F67A94" w:rsidRPr="008C10EC">
        <w:rPr>
          <w:sz w:val="24"/>
          <w:szCs w:val="24"/>
        </w:rPr>
        <w:t xml:space="preserve">recurrent, </w:t>
      </w:r>
      <w:r w:rsidR="00CB2BF5" w:rsidRPr="008C10EC">
        <w:rPr>
          <w:sz w:val="24"/>
          <w:szCs w:val="24"/>
        </w:rPr>
        <w:t>painful, deep-seated and</w:t>
      </w:r>
      <w:r w:rsidRPr="008C10EC">
        <w:rPr>
          <w:sz w:val="24"/>
          <w:szCs w:val="24"/>
        </w:rPr>
        <w:t xml:space="preserve"> inflamed lesions </w:t>
      </w:r>
      <w:r w:rsidRPr="008C10EC">
        <w:rPr>
          <w:sz w:val="24"/>
          <w:szCs w:val="24"/>
        </w:rPr>
        <w:fldChar w:fldCharType="begin"/>
      </w:r>
      <w:r w:rsidRPr="008C10EC">
        <w:rPr>
          <w:sz w:val="24"/>
          <w:szCs w:val="24"/>
        </w:rPr>
        <w:instrText xml:space="preserve"> ADDIN EN.CITE &lt;EndNote&gt;&lt;Cite&gt;&lt;Author&gt;Zouboulis&lt;/Author&gt;&lt;Year&gt;2015&lt;/Year&gt;&lt;RecNum&gt;2001&lt;/RecNum&gt;&lt;DisplayText&gt;&lt;style face="superscript"&gt;1&lt;/style&gt;&lt;/DisplayText&gt;&lt;record&gt;&lt;rec-number&gt;2001&lt;/rec-number&gt;&lt;foreign-keys&gt;&lt;key app="EN" db-id="zptrzawpgzfvwjea5w2pxft39z9fpre9weze" timestamp="1472848238"&gt;2001&lt;/key&gt;&lt;/foreign-keys&gt;&lt;ref-type name="Journal Article"&gt;17&lt;/ref-type&gt;&lt;contributors&gt;&lt;authors&gt;&lt;author&gt;Zouboulis, C. C.&lt;/author&gt;&lt;author&gt;Desai, N.&lt;/author&gt;&lt;author&gt;Emtestam, L.&lt;/author&gt;&lt;author&gt;Hunger, R. E.&lt;/author&gt;&lt;author&gt;Ioannides, D.&lt;/author&gt;&lt;author&gt;Juhasz, I.&lt;/author&gt;&lt;author&gt;Lapins, J.&lt;/author&gt;&lt;author&gt;Matusiak, L.&lt;/author&gt;&lt;author&gt;Prens, E. P.&lt;/author&gt;&lt;author&gt;Revuz, J.&lt;/author&gt;&lt;author&gt;Schneider-Burrus, S.&lt;/author&gt;&lt;author&gt;Szepietowski, J. C.&lt;/author&gt;&lt;author&gt;van der Zee, H. H.&lt;/author&gt;&lt;author&gt;Jemec, G. B.&lt;/author&gt;&lt;/authors&gt;&lt;/contributors&gt;&lt;auth-address&gt;Departments of Dermatology, Venereology, Allergology and Immunology, Dessau Medical Center, Dessau, Germany.&lt;/auth-address&gt;&lt;titles&gt;&lt;title&gt;European S1 guideline for the treatment of hidradenitis suppurativa/acne inversa&lt;/title&gt;&lt;secondary-title&gt;J Eur Acad Dermatol Venereol&lt;/secondary-title&gt;&lt;/titles&gt;&lt;periodical&gt;&lt;full-title&gt;J Eur Acad Dermatol Venereol&lt;/full-title&gt;&lt;/periodical&gt;&lt;pages&gt;619-44&lt;/pages&gt;&lt;volume&gt;29&lt;/volume&gt;&lt;number&gt;4&lt;/number&gt;&lt;keywords&gt;&lt;keyword&gt;Europe&lt;/keyword&gt;&lt;keyword&gt;Hidradenitis Suppurativa/diagnosis/epidemiology/*etiology/*therapy&lt;/keyword&gt;&lt;keyword&gt;Humans&lt;/keyword&gt;&lt;keyword&gt;*Practice Guidelines as Topic&lt;/keyword&gt;&lt;keyword&gt;European&lt;/keyword&gt;&lt;keyword&gt;Hidradenitis suppurativa&lt;/keyword&gt;&lt;keyword&gt;acne inversa&lt;/keyword&gt;&lt;keyword&gt;guideline&lt;/keyword&gt;&lt;keyword&gt;treatment&lt;/keyword&gt;&lt;/keywords&gt;&lt;dates&gt;&lt;year&gt;2015&lt;/year&gt;&lt;pub-dates&gt;&lt;date&gt;Apr&lt;/date&gt;&lt;/pub-dates&gt;&lt;/dates&gt;&lt;isbn&gt;1468-3083 (Electronic)&amp;#xD;0926-9959 (Linking)&lt;/isbn&gt;&lt;accession-num&gt;25640693&lt;/accession-num&gt;&lt;urls&gt;&lt;related-urls&gt;&lt;url&gt;http://www.ncbi.nlm.nih.gov/pubmed/25640693&lt;/url&gt;&lt;/related-urls&gt;&lt;/urls&gt;&lt;electronic-resource-num&gt;10.1111/jdv.12966&lt;/electronic-resource-num&gt;&lt;/record&gt;&lt;/Cite&gt;&lt;/EndNote&gt;</w:instrText>
      </w:r>
      <w:r w:rsidRPr="008C10EC">
        <w:rPr>
          <w:sz w:val="24"/>
          <w:szCs w:val="24"/>
        </w:rPr>
        <w:fldChar w:fldCharType="separate"/>
      </w:r>
      <w:r w:rsidRPr="008C10EC">
        <w:rPr>
          <w:noProof/>
          <w:sz w:val="24"/>
          <w:szCs w:val="24"/>
          <w:vertAlign w:val="superscript"/>
        </w:rPr>
        <w:t>1</w:t>
      </w:r>
      <w:r w:rsidRPr="008C10EC">
        <w:rPr>
          <w:sz w:val="24"/>
          <w:szCs w:val="24"/>
        </w:rPr>
        <w:fldChar w:fldCharType="end"/>
      </w:r>
      <w:r w:rsidR="00C202CE" w:rsidRPr="008C10EC">
        <w:rPr>
          <w:rStyle w:val="highlight"/>
          <w:rFonts w:cs="Arial"/>
          <w:color w:val="000000"/>
          <w:sz w:val="24"/>
          <w:szCs w:val="24"/>
          <w:shd w:val="clear" w:color="auto" w:fill="FFFFFF"/>
        </w:rPr>
        <w:t xml:space="preserve">. </w:t>
      </w:r>
      <w:r w:rsidR="00CB2BF5" w:rsidRPr="008C10EC">
        <w:rPr>
          <w:rStyle w:val="highlight"/>
          <w:rFonts w:cs="Arial"/>
          <w:color w:val="000000"/>
          <w:sz w:val="24"/>
          <w:szCs w:val="24"/>
          <w:shd w:val="clear" w:color="auto" w:fill="FFFFFF"/>
        </w:rPr>
        <w:t>Although</w:t>
      </w:r>
      <w:r w:rsidR="008C10EC" w:rsidRPr="008C10EC">
        <w:rPr>
          <w:rStyle w:val="highlight"/>
          <w:rFonts w:cs="Arial"/>
          <w:color w:val="000000"/>
          <w:sz w:val="24"/>
          <w:szCs w:val="24"/>
          <w:shd w:val="clear" w:color="auto" w:fill="FFFFFF"/>
        </w:rPr>
        <w:t xml:space="preserve"> many aspects of</w:t>
      </w:r>
      <w:r w:rsidR="00487519" w:rsidRPr="008C10EC">
        <w:rPr>
          <w:rStyle w:val="highlight"/>
          <w:rFonts w:cs="Arial"/>
          <w:color w:val="000000"/>
          <w:sz w:val="24"/>
          <w:szCs w:val="24"/>
          <w:shd w:val="clear" w:color="auto" w:fill="FFFFFF"/>
        </w:rPr>
        <w:t xml:space="preserve"> the</w:t>
      </w:r>
      <w:r w:rsidR="00CB2BF5" w:rsidRPr="008C10EC">
        <w:rPr>
          <w:rStyle w:val="highlight"/>
          <w:rFonts w:cs="Arial"/>
          <w:color w:val="000000"/>
          <w:sz w:val="24"/>
          <w:szCs w:val="24"/>
          <w:shd w:val="clear" w:color="auto" w:fill="FFFFFF"/>
        </w:rPr>
        <w:t xml:space="preserve"> clinical presentation of HS </w:t>
      </w:r>
      <w:proofErr w:type="gramStart"/>
      <w:r w:rsidR="00CB2BF5" w:rsidRPr="008C10EC">
        <w:rPr>
          <w:rStyle w:val="highlight"/>
          <w:rFonts w:cs="Arial"/>
          <w:color w:val="000000"/>
          <w:sz w:val="24"/>
          <w:szCs w:val="24"/>
          <w:shd w:val="clear" w:color="auto" w:fill="FFFFFF"/>
        </w:rPr>
        <w:t>is</w:t>
      </w:r>
      <w:proofErr w:type="gramEnd"/>
      <w:r w:rsidR="00CB2BF5" w:rsidRPr="008C10EC">
        <w:rPr>
          <w:rStyle w:val="highlight"/>
          <w:rFonts w:cs="Arial"/>
          <w:color w:val="000000"/>
          <w:sz w:val="24"/>
          <w:szCs w:val="24"/>
          <w:shd w:val="clear" w:color="auto" w:fill="FFFFFF"/>
        </w:rPr>
        <w:t xml:space="preserve"> </w:t>
      </w:r>
      <w:r w:rsidR="008C10EC" w:rsidRPr="008C10EC">
        <w:rPr>
          <w:rStyle w:val="highlight"/>
          <w:rFonts w:cs="Arial"/>
          <w:color w:val="000000"/>
          <w:sz w:val="24"/>
          <w:szCs w:val="24"/>
          <w:shd w:val="clear" w:color="auto" w:fill="FFFFFF"/>
        </w:rPr>
        <w:t>suggestive</w:t>
      </w:r>
      <w:r w:rsidR="00CB2BF5" w:rsidRPr="008C10EC">
        <w:rPr>
          <w:rStyle w:val="highlight"/>
          <w:rFonts w:cs="Arial"/>
          <w:color w:val="000000"/>
          <w:sz w:val="24"/>
          <w:szCs w:val="24"/>
          <w:shd w:val="clear" w:color="auto" w:fill="FFFFFF"/>
        </w:rPr>
        <w:t xml:space="preserve"> of infection, t</w:t>
      </w:r>
      <w:r w:rsidR="00F47EC5" w:rsidRPr="008C10EC">
        <w:rPr>
          <w:rStyle w:val="highlight"/>
          <w:rFonts w:cs="Arial"/>
          <w:color w:val="000000"/>
          <w:sz w:val="24"/>
          <w:szCs w:val="24"/>
          <w:shd w:val="clear" w:color="auto" w:fill="FFFFFF"/>
        </w:rPr>
        <w:t xml:space="preserve">he role of the microbiology is </w:t>
      </w:r>
      <w:r w:rsidR="00CB2BF5" w:rsidRPr="008C10EC">
        <w:rPr>
          <w:rStyle w:val="highlight"/>
          <w:rFonts w:cs="Arial"/>
          <w:color w:val="000000"/>
          <w:sz w:val="24"/>
          <w:szCs w:val="24"/>
          <w:shd w:val="clear" w:color="auto" w:fill="FFFFFF"/>
        </w:rPr>
        <w:t xml:space="preserve">still </w:t>
      </w:r>
      <w:r w:rsidR="008C10EC" w:rsidRPr="008C10EC">
        <w:rPr>
          <w:rStyle w:val="highlight"/>
          <w:rFonts w:cs="Arial"/>
          <w:color w:val="000000"/>
          <w:sz w:val="24"/>
          <w:szCs w:val="24"/>
          <w:shd w:val="clear" w:color="auto" w:fill="FFFFFF"/>
        </w:rPr>
        <w:t xml:space="preserve">the </w:t>
      </w:r>
      <w:r w:rsidR="00CB2BF5" w:rsidRPr="008C10EC">
        <w:rPr>
          <w:rStyle w:val="highlight"/>
          <w:rFonts w:cs="Arial"/>
          <w:color w:val="000000"/>
          <w:sz w:val="24"/>
          <w:szCs w:val="24"/>
          <w:shd w:val="clear" w:color="auto" w:fill="FFFFFF"/>
        </w:rPr>
        <w:t xml:space="preserve">subject of </w:t>
      </w:r>
      <w:r w:rsidR="00F47EC5" w:rsidRPr="008C10EC">
        <w:rPr>
          <w:rStyle w:val="highlight"/>
          <w:rFonts w:cs="Arial"/>
          <w:color w:val="000000"/>
          <w:sz w:val="24"/>
          <w:szCs w:val="24"/>
          <w:shd w:val="clear" w:color="auto" w:fill="FFFFFF"/>
        </w:rPr>
        <w:t>much debate</w:t>
      </w:r>
      <w:r w:rsidR="007518CC" w:rsidRPr="008C10EC">
        <w:rPr>
          <w:rStyle w:val="highlight"/>
          <w:rFonts w:cs="Arial"/>
          <w:color w:val="000000"/>
          <w:sz w:val="24"/>
          <w:szCs w:val="24"/>
          <w:shd w:val="clear" w:color="auto" w:fill="FFFFFF"/>
        </w:rPr>
        <w:t xml:space="preserve">. </w:t>
      </w:r>
      <w:proofErr w:type="spellStart"/>
      <w:r w:rsidR="00014207" w:rsidRPr="008C10EC">
        <w:rPr>
          <w:rStyle w:val="highlight"/>
          <w:rFonts w:cs="Arial"/>
          <w:color w:val="000000"/>
          <w:sz w:val="24"/>
          <w:szCs w:val="24"/>
          <w:shd w:val="clear" w:color="auto" w:fill="FFFFFF"/>
        </w:rPr>
        <w:t>Polymicrobial</w:t>
      </w:r>
      <w:proofErr w:type="spellEnd"/>
      <w:r w:rsidR="00014207" w:rsidRPr="008C10EC">
        <w:rPr>
          <w:rStyle w:val="highlight"/>
          <w:rFonts w:cs="Arial"/>
          <w:color w:val="000000"/>
          <w:sz w:val="24"/>
          <w:szCs w:val="24"/>
          <w:shd w:val="clear" w:color="auto" w:fill="FFFFFF"/>
        </w:rPr>
        <w:t xml:space="preserve"> positive cultures of skin bacteria are common </w:t>
      </w:r>
      <w:proofErr w:type="gramStart"/>
      <w:r w:rsidR="00014207" w:rsidRPr="008C10EC">
        <w:rPr>
          <w:rStyle w:val="highlight"/>
          <w:rFonts w:cs="Arial"/>
          <w:color w:val="000000"/>
          <w:sz w:val="24"/>
          <w:szCs w:val="24"/>
          <w:shd w:val="clear" w:color="auto" w:fill="FFFFFF"/>
        </w:rPr>
        <w:t>but</w:t>
      </w:r>
      <w:proofErr w:type="gramEnd"/>
      <w:r w:rsidR="00014207" w:rsidRPr="008C10EC">
        <w:rPr>
          <w:rStyle w:val="highlight"/>
          <w:rFonts w:cs="Arial"/>
          <w:color w:val="000000"/>
          <w:sz w:val="24"/>
          <w:szCs w:val="24"/>
          <w:shd w:val="clear" w:color="auto" w:fill="FFFFFF"/>
        </w:rPr>
        <w:t xml:space="preserve"> many cases are culture negative. </w:t>
      </w:r>
      <w:r w:rsidR="002C5931" w:rsidRPr="008C10EC">
        <w:rPr>
          <w:rStyle w:val="highlight"/>
          <w:rFonts w:cs="Arial"/>
          <w:color w:val="000000"/>
          <w:sz w:val="24"/>
          <w:szCs w:val="24"/>
          <w:shd w:val="clear" w:color="auto" w:fill="FFFFFF"/>
        </w:rPr>
        <w:t>E</w:t>
      </w:r>
      <w:r w:rsidR="00014207" w:rsidRPr="008C10EC">
        <w:rPr>
          <w:rStyle w:val="highlight"/>
          <w:rFonts w:cs="Arial"/>
          <w:color w:val="000000"/>
          <w:sz w:val="24"/>
          <w:szCs w:val="24"/>
          <w:shd w:val="clear" w:color="auto" w:fill="FFFFFF"/>
        </w:rPr>
        <w:t>mpirical antibiotic treatment returns mixed results in terms of resolving the disease.</w:t>
      </w:r>
      <w:r w:rsidR="008C10EC" w:rsidRPr="008C10EC">
        <w:rPr>
          <w:rStyle w:val="highlight"/>
          <w:rFonts w:cs="Arial"/>
          <w:color w:val="000000"/>
          <w:sz w:val="24"/>
          <w:szCs w:val="24"/>
          <w:shd w:val="clear" w:color="auto" w:fill="FFFFFF"/>
        </w:rPr>
        <w:t xml:space="preserve"> </w:t>
      </w:r>
      <w:r w:rsidR="00014207" w:rsidRPr="008C10EC">
        <w:rPr>
          <w:rStyle w:val="highlight"/>
          <w:rFonts w:cs="Arial"/>
          <w:color w:val="000000"/>
          <w:sz w:val="24"/>
          <w:szCs w:val="24"/>
          <w:shd w:val="clear" w:color="auto" w:fill="FFFFFF"/>
        </w:rPr>
        <w:t>Interestingly</w:t>
      </w:r>
      <w:r w:rsidR="00F67A94" w:rsidRPr="008C10EC">
        <w:rPr>
          <w:rStyle w:val="highlight"/>
          <w:rFonts w:cs="Arial"/>
          <w:color w:val="000000"/>
          <w:sz w:val="24"/>
          <w:szCs w:val="24"/>
          <w:shd w:val="clear" w:color="auto" w:fill="FFFFFF"/>
        </w:rPr>
        <w:t>,</w:t>
      </w:r>
      <w:r w:rsidR="00014207" w:rsidRPr="008C10EC">
        <w:rPr>
          <w:rStyle w:val="highlight"/>
          <w:rFonts w:cs="Arial"/>
          <w:color w:val="000000"/>
          <w:sz w:val="24"/>
          <w:szCs w:val="24"/>
          <w:shd w:val="clear" w:color="auto" w:fill="FFFFFF"/>
        </w:rPr>
        <w:t xml:space="preserve"> there are many similarities with otitis media with effusion (OME) in which there were conflicting data and opinions as to the role of bacteria in the chronic recurrent inflammation and whether the underlying cause was infection or a dysfunctional immune response</w:t>
      </w:r>
      <w:r w:rsidR="00014207" w:rsidRPr="008C10EC">
        <w:rPr>
          <w:sz w:val="24"/>
          <w:szCs w:val="24"/>
        </w:rPr>
        <w:t xml:space="preserve"> </w:t>
      </w:r>
      <w:r w:rsidR="00014207" w:rsidRPr="008C10EC">
        <w:rPr>
          <w:rStyle w:val="highlight"/>
          <w:rFonts w:cs="Arial"/>
          <w:color w:val="000000"/>
          <w:sz w:val="24"/>
          <w:szCs w:val="24"/>
          <w:shd w:val="clear" w:color="auto" w:fill="FFFFFF"/>
        </w:rPr>
        <w:fldChar w:fldCharType="begin">
          <w:fldData xml:space="preserve">PEVuZE5vdGU+PENpdGU+PEF1dGhvcj5IYWxsLVN0b29kbGV5PC9BdXRob3I+PFllYXI+MjAwNjwv
WWVhcj48UmVjTnVtPjc0NzwvUmVjTnVtPjxEaXNwbGF5VGV4dD48c3R5bGUgZmFjZT0ic3VwZXJz
Y3JpcHQiPjI8L3N0eWxlPjwvRGlzcGxheVRleHQ+PHJlY29yZD48cmVjLW51bWJlcj43NDc8L3Jl
Yy1udW1iZXI+PGZvcmVpZ24ta2V5cz48a2V5IGFwcD0iRU4iIGRiLWlkPSJ6cHRyemF3cGd6ZnZ3
amVhNXcycHhmdDM5ejlmcHJlOXdlemUiIHRpbWVzdGFtcD0iMTQ1Nzg4NTg3OSI+NzQ3PC9rZXk+
PC9mb3JlaWduLWtleXM+PHJlZi10eXBlIG5hbWU9IkpvdXJuYWwgQXJ0aWNsZSI+MTc8L3JlZi10
eXBlPjxjb250cmlidXRvcnM+PGF1dGhvcnM+PGF1dGhvcj5IYWxsLVN0b29kbGV5LCBMLjwvYXV0
aG9yPjxhdXRob3I+SHUsIEYuIFouPC9hdXRob3I+PGF1dGhvcj5HaWVzZWtlLCBBLjwvYXV0aG9y
PjxhdXRob3I+TmlzdGljbywgTC48L2F1dGhvcj48YXV0aG9yPk5ndXllbiwgRC48L2F1dGhvcj48
YXV0aG9yPkhheWVzLCBKLjwvYXV0aG9yPjxhdXRob3I+Rm9yYmVzLCBNLjwvYXV0aG9yPjxhdXRo
b3I+R3JlZW5iZXJnLCBELiBQLjwvYXV0aG9yPjxhdXRob3I+RGljZSwgQi48L2F1dGhvcj48YXV0
aG9yPkJ1cnJvd3MsIEEuPC9hdXRob3I+PGF1dGhvcj5XYWNreW0sIFAuIEEuPC9hdXRob3I+PGF1
dGhvcj5TdG9vZGxleSwgUC48L2F1dGhvcj48YXV0aG9yPlBvc3QsIEouIEMuPC9hdXRob3I+PGF1
dGhvcj5FaHJsaWNoLCBHLiBELjwvYXV0aG9yPjxhdXRob3I+S2Vyc2NobmVyLCBKLiBFLjwvYXV0
aG9yPjwvYXV0aG9ycz48L2NvbnRyaWJ1dG9ycz48YXV0aC1hZGRyZXNzPkNlbnRlciBmb3IgR2Vu
b21pYyBTY2llbmNlcywgQWxsZWdoZW55LVNpbmdlciBSZXNlYXJjaCBJbnN0aXR1dGUsIFBpdHRz
YnVyZ2gsIFBhIDE1MjEyLCBVU0EuPC9hdXRoLWFkZHJlc3M+PHRpdGxlcz48dGl0bGU+RGlyZWN0
IGRldGVjdGlvbiBvZiBiYWN0ZXJpYWwgYmlvZmlsbXMgb24gdGhlIG1pZGRsZS1lYXIgbXVjb3Nh
IG9mIGNoaWxkcmVuIHdpdGggY2hyb25pYyBvdGl0aXMgbWVkaWE8L3RpdGxlPjxzZWNvbmRhcnkt
dGl0bGU+SkFNQTwvc2Vjb25kYXJ5LXRpdGxlPjwvdGl0bGVzPjxwZXJpb2RpY2FsPjxmdWxsLXRp
dGxlPkpBTUE8L2Z1bGwtdGl0bGU+PC9wZXJpb2RpY2FsPjxwYWdlcz4yMDItMTE8L3BhZ2VzPjx2
b2x1bWU+Mjk2PC92b2x1bWU+PG51bWJlcj4yPC9udW1iZXI+PGtleXdvcmRzPjxrZXl3b3JkPkFk
b2xlc2NlbnQ8L2tleXdvcmQ+PGtleXdvcmQ+KkJpb2ZpbG1zL2dyb3d0aCAmYW1wOyBkZXZlbG9w
bWVudDwva2V5d29yZD48a2V5d29yZD5DaGlsZDwva2V5d29yZD48a2V5d29yZD5DaGlsZCwgUHJl
c2Nob29sPC9rZXl3b3JkPjxrZXl3b3JkPkNocm9uaWMgRGlzZWFzZTwva2V5d29yZD48a2V5d29y
ZD5FYXIsIE1pZGRsZS8qbWljcm9iaW9sb2d5L3BhdGhvbG9neTwva2V5d29yZD48a2V5d29yZD5G
ZW1hbGU8L2tleXdvcmQ+PGtleXdvcmQ+SHVtYW5zPC9rZXl3b3JkPjxrZXl3b3JkPkluIFNpdHUg
SHlicmlkaXphdGlvbiwgRmx1b3Jlc2NlbmNlPC9rZXl3b3JkPjxrZXl3b3JkPkluZmFudDwva2V5
d29yZD48a2V5d29yZD5NYWxlPC9rZXl3b3JkPjxrZXl3b3JkPk1pY3Jvc2NvcHksIENvbmZvY2Fs
PC9rZXl3b3JkPjxrZXl3b3JkPk11Y291cyBNZW1icmFuZS9taWNyb2Jpb2xvZ3kvcGF0aG9sb2d5
PC9rZXl3b3JkPjxrZXl3b3JkPk90aXRpcyBNZWRpYS8qbWljcm9iaW9sb2d5L3BhdGhvbG9neTwv
a2V5d29yZD48a2V5d29yZD5PdGl0aXMgTWVkaWEgd2l0aCBFZmZ1c2lvbi9taWNyb2Jpb2xvZ3kv
cGF0aG9sb2d5PC9rZXl3b3JkPjxrZXl3b3JkPlJOQSwgQmFjdGVyaWFsPC9rZXl3b3JkPjxrZXl3
b3JkPlJOQSwgUmlib3NvbWFsLCAxNlM8L2tleXdvcmQ+PC9rZXl3b3Jkcz48ZGF0ZXM+PHllYXI+
MjAwNjwveWVhcj48cHViLWRhdGVzPjxkYXRlPkp1bCAxMjwvZGF0ZT48L3B1Yi1kYXRlcz48L2Rh
dGVzPjxpc2JuPjE1MzgtMzU5OCAoRWxlY3Ryb25pYykmI3hEOzAwOTgtNzQ4NCAoTGlua2luZyk8
L2lzYm4+PGFjY2Vzc2lvbi1udW0+MTY4MzU0MjY8L2FjY2Vzc2lvbi1udW0+PHVybHM+PHJlbGF0
ZWQtdXJscz48dXJsPmh0dHA6Ly93d3cubmNiaS5ubG0ubmloLmdvdi9wdWJtZWQvMTY4MzU0MjY8
L3VybD48L3JlbGF0ZWQtdXJscz48L3VybHM+PGN1c3RvbTI+UE1DMTg4NTM3OTwvY3VzdG9tMj48
ZWxlY3Ryb25pYy1yZXNvdXJjZS1udW0+MTAuMTAwMS9qYW1hLjI5Ni4yLjIwMjwvZWxlY3Ryb25p
Yy1yZXNvdXJjZS1udW0+PC9yZWNvcmQ+PC9DaXRlPjwvRW5kTm90ZT4A
</w:fldData>
        </w:fldChar>
      </w:r>
      <w:r w:rsidR="00014207" w:rsidRPr="008C10EC">
        <w:rPr>
          <w:rStyle w:val="highlight"/>
          <w:rFonts w:cs="Arial"/>
          <w:color w:val="000000"/>
          <w:sz w:val="24"/>
          <w:szCs w:val="24"/>
          <w:shd w:val="clear" w:color="auto" w:fill="FFFFFF"/>
        </w:rPr>
        <w:instrText xml:space="preserve"> ADDIN EN.CITE </w:instrText>
      </w:r>
      <w:r w:rsidR="00014207" w:rsidRPr="008C10EC">
        <w:rPr>
          <w:rStyle w:val="highlight"/>
          <w:rFonts w:cs="Arial"/>
          <w:color w:val="000000"/>
          <w:sz w:val="24"/>
          <w:szCs w:val="24"/>
          <w:shd w:val="clear" w:color="auto" w:fill="FFFFFF"/>
        </w:rPr>
        <w:fldChar w:fldCharType="begin">
          <w:fldData xml:space="preserve">PEVuZE5vdGU+PENpdGU+PEF1dGhvcj5IYWxsLVN0b29kbGV5PC9BdXRob3I+PFllYXI+MjAwNjwv
WWVhcj48UmVjTnVtPjc0NzwvUmVjTnVtPjxEaXNwbGF5VGV4dD48c3R5bGUgZmFjZT0ic3VwZXJz
Y3JpcHQiPjI8L3N0eWxlPjwvRGlzcGxheVRleHQ+PHJlY29yZD48cmVjLW51bWJlcj43NDc8L3Jl
Yy1udW1iZXI+PGZvcmVpZ24ta2V5cz48a2V5IGFwcD0iRU4iIGRiLWlkPSJ6cHRyemF3cGd6ZnZ3
amVhNXcycHhmdDM5ejlmcHJlOXdlemUiIHRpbWVzdGFtcD0iMTQ1Nzg4NTg3OSI+NzQ3PC9rZXk+
PC9mb3JlaWduLWtleXM+PHJlZi10eXBlIG5hbWU9IkpvdXJuYWwgQXJ0aWNsZSI+MTc8L3JlZi10
eXBlPjxjb250cmlidXRvcnM+PGF1dGhvcnM+PGF1dGhvcj5IYWxsLVN0b29kbGV5LCBMLjwvYXV0
aG9yPjxhdXRob3I+SHUsIEYuIFouPC9hdXRob3I+PGF1dGhvcj5HaWVzZWtlLCBBLjwvYXV0aG9y
PjxhdXRob3I+TmlzdGljbywgTC48L2F1dGhvcj48YXV0aG9yPk5ndXllbiwgRC48L2F1dGhvcj48
YXV0aG9yPkhheWVzLCBKLjwvYXV0aG9yPjxhdXRob3I+Rm9yYmVzLCBNLjwvYXV0aG9yPjxhdXRo
b3I+R3JlZW5iZXJnLCBELiBQLjwvYXV0aG9yPjxhdXRob3I+RGljZSwgQi48L2F1dGhvcj48YXV0
aG9yPkJ1cnJvd3MsIEEuPC9hdXRob3I+PGF1dGhvcj5XYWNreW0sIFAuIEEuPC9hdXRob3I+PGF1
dGhvcj5TdG9vZGxleSwgUC48L2F1dGhvcj48YXV0aG9yPlBvc3QsIEouIEMuPC9hdXRob3I+PGF1
dGhvcj5FaHJsaWNoLCBHLiBELjwvYXV0aG9yPjxhdXRob3I+S2Vyc2NobmVyLCBKLiBFLjwvYXV0
aG9yPjwvYXV0aG9ycz48L2NvbnRyaWJ1dG9ycz48YXV0aC1hZGRyZXNzPkNlbnRlciBmb3IgR2Vu
b21pYyBTY2llbmNlcywgQWxsZWdoZW55LVNpbmdlciBSZXNlYXJjaCBJbnN0aXR1dGUsIFBpdHRz
YnVyZ2gsIFBhIDE1MjEyLCBVU0EuPC9hdXRoLWFkZHJlc3M+PHRpdGxlcz48dGl0bGU+RGlyZWN0
IGRldGVjdGlvbiBvZiBiYWN0ZXJpYWwgYmlvZmlsbXMgb24gdGhlIG1pZGRsZS1lYXIgbXVjb3Nh
IG9mIGNoaWxkcmVuIHdpdGggY2hyb25pYyBvdGl0aXMgbWVkaWE8L3RpdGxlPjxzZWNvbmRhcnkt
dGl0bGU+SkFNQTwvc2Vjb25kYXJ5LXRpdGxlPjwvdGl0bGVzPjxwZXJpb2RpY2FsPjxmdWxsLXRp
dGxlPkpBTUE8L2Z1bGwtdGl0bGU+PC9wZXJpb2RpY2FsPjxwYWdlcz4yMDItMTE8L3BhZ2VzPjx2
b2x1bWU+Mjk2PC92b2x1bWU+PG51bWJlcj4yPC9udW1iZXI+PGtleXdvcmRzPjxrZXl3b3JkPkFk
b2xlc2NlbnQ8L2tleXdvcmQ+PGtleXdvcmQ+KkJpb2ZpbG1zL2dyb3d0aCAmYW1wOyBkZXZlbG9w
bWVudDwva2V5d29yZD48a2V5d29yZD5DaGlsZDwva2V5d29yZD48a2V5d29yZD5DaGlsZCwgUHJl
c2Nob29sPC9rZXl3b3JkPjxrZXl3b3JkPkNocm9uaWMgRGlzZWFzZTwva2V5d29yZD48a2V5d29y
ZD5FYXIsIE1pZGRsZS8qbWljcm9iaW9sb2d5L3BhdGhvbG9neTwva2V5d29yZD48a2V5d29yZD5G
ZW1hbGU8L2tleXdvcmQ+PGtleXdvcmQ+SHVtYW5zPC9rZXl3b3JkPjxrZXl3b3JkPkluIFNpdHUg
SHlicmlkaXphdGlvbiwgRmx1b3Jlc2NlbmNlPC9rZXl3b3JkPjxrZXl3b3JkPkluZmFudDwva2V5
d29yZD48a2V5d29yZD5NYWxlPC9rZXl3b3JkPjxrZXl3b3JkPk1pY3Jvc2NvcHksIENvbmZvY2Fs
PC9rZXl3b3JkPjxrZXl3b3JkPk11Y291cyBNZW1icmFuZS9taWNyb2Jpb2xvZ3kvcGF0aG9sb2d5
PC9rZXl3b3JkPjxrZXl3b3JkPk90aXRpcyBNZWRpYS8qbWljcm9iaW9sb2d5L3BhdGhvbG9neTwv
a2V5d29yZD48a2V5d29yZD5PdGl0aXMgTWVkaWEgd2l0aCBFZmZ1c2lvbi9taWNyb2Jpb2xvZ3kv
cGF0aG9sb2d5PC9rZXl3b3JkPjxrZXl3b3JkPlJOQSwgQmFjdGVyaWFsPC9rZXl3b3JkPjxrZXl3
b3JkPlJOQSwgUmlib3NvbWFsLCAxNlM8L2tleXdvcmQ+PC9rZXl3b3Jkcz48ZGF0ZXM+PHllYXI+
MjAwNjwveWVhcj48cHViLWRhdGVzPjxkYXRlPkp1bCAxMjwvZGF0ZT48L3B1Yi1kYXRlcz48L2Rh
dGVzPjxpc2JuPjE1MzgtMzU5OCAoRWxlY3Ryb25pYykmI3hEOzAwOTgtNzQ4NCAoTGlua2luZyk8
L2lzYm4+PGFjY2Vzc2lvbi1udW0+MTY4MzU0MjY8L2FjY2Vzc2lvbi1udW0+PHVybHM+PHJlbGF0
ZWQtdXJscz48dXJsPmh0dHA6Ly93d3cubmNiaS5ubG0ubmloLmdvdi9wdWJtZWQvMTY4MzU0MjY8
L3VybD48L3JlbGF0ZWQtdXJscz48L3VybHM+PGN1c3RvbTI+UE1DMTg4NTM3OTwvY3VzdG9tMj48
ZWxlY3Ryb25pYy1yZXNvdXJjZS1udW0+MTAuMTAwMS9qYW1hLjI5Ni4yLjIwMjwvZWxlY3Ryb25p
Yy1yZXNvdXJjZS1udW0+PC9yZWNvcmQ+PC9DaXRlPjwvRW5kTm90ZT4A
</w:fldData>
        </w:fldChar>
      </w:r>
      <w:r w:rsidR="00014207" w:rsidRPr="008C10EC">
        <w:rPr>
          <w:rStyle w:val="highlight"/>
          <w:rFonts w:cs="Arial"/>
          <w:color w:val="000000"/>
          <w:sz w:val="24"/>
          <w:szCs w:val="24"/>
          <w:shd w:val="clear" w:color="auto" w:fill="FFFFFF"/>
        </w:rPr>
        <w:instrText xml:space="preserve"> ADDIN EN.CITE.DATA </w:instrText>
      </w:r>
      <w:r w:rsidR="00014207" w:rsidRPr="008C10EC">
        <w:rPr>
          <w:rStyle w:val="highlight"/>
          <w:rFonts w:cs="Arial"/>
          <w:color w:val="000000"/>
          <w:sz w:val="24"/>
          <w:szCs w:val="24"/>
          <w:shd w:val="clear" w:color="auto" w:fill="FFFFFF"/>
        </w:rPr>
      </w:r>
      <w:r w:rsidR="00014207" w:rsidRPr="008C10EC">
        <w:rPr>
          <w:rStyle w:val="highlight"/>
          <w:rFonts w:cs="Arial"/>
          <w:color w:val="000000"/>
          <w:sz w:val="24"/>
          <w:szCs w:val="24"/>
          <w:shd w:val="clear" w:color="auto" w:fill="FFFFFF"/>
        </w:rPr>
        <w:fldChar w:fldCharType="end"/>
      </w:r>
      <w:r w:rsidR="00014207" w:rsidRPr="008C10EC">
        <w:rPr>
          <w:rStyle w:val="highlight"/>
          <w:rFonts w:cs="Arial"/>
          <w:color w:val="000000"/>
          <w:sz w:val="24"/>
          <w:szCs w:val="24"/>
          <w:shd w:val="clear" w:color="auto" w:fill="FFFFFF"/>
        </w:rPr>
      </w:r>
      <w:r w:rsidR="00014207" w:rsidRPr="008C10EC">
        <w:rPr>
          <w:rStyle w:val="highlight"/>
          <w:rFonts w:cs="Arial"/>
          <w:color w:val="000000"/>
          <w:sz w:val="24"/>
          <w:szCs w:val="24"/>
          <w:shd w:val="clear" w:color="auto" w:fill="FFFFFF"/>
        </w:rPr>
        <w:fldChar w:fldCharType="separate"/>
      </w:r>
      <w:r w:rsidR="00014207" w:rsidRPr="008C10EC">
        <w:rPr>
          <w:rStyle w:val="highlight"/>
          <w:rFonts w:cs="Arial"/>
          <w:noProof/>
          <w:color w:val="000000"/>
          <w:sz w:val="24"/>
          <w:szCs w:val="24"/>
          <w:shd w:val="clear" w:color="auto" w:fill="FFFFFF"/>
          <w:vertAlign w:val="superscript"/>
        </w:rPr>
        <w:t>2</w:t>
      </w:r>
      <w:r w:rsidR="00014207" w:rsidRPr="008C10EC">
        <w:rPr>
          <w:rStyle w:val="highlight"/>
          <w:rFonts w:cs="Arial"/>
          <w:color w:val="000000"/>
          <w:sz w:val="24"/>
          <w:szCs w:val="24"/>
          <w:shd w:val="clear" w:color="auto" w:fill="FFFFFF"/>
        </w:rPr>
        <w:fldChar w:fldCharType="end"/>
      </w:r>
      <w:r w:rsidR="00014207" w:rsidRPr="008C10EC">
        <w:rPr>
          <w:rStyle w:val="highlight"/>
          <w:rFonts w:cs="Arial"/>
          <w:color w:val="000000"/>
          <w:sz w:val="24"/>
          <w:szCs w:val="24"/>
          <w:shd w:val="clear" w:color="auto" w:fill="FFFFFF"/>
        </w:rPr>
        <w:t xml:space="preserve">. The bacterial biofilm paradigm of chronic disease may resolve some of these contradictions. Biofilms are aggregates of bacteria living within a </w:t>
      </w:r>
      <w:r w:rsidR="00014207" w:rsidRPr="008C10EC">
        <w:rPr>
          <w:rStyle w:val="highlight"/>
          <w:rFonts w:cs="Arial"/>
          <w:color w:val="000000"/>
          <w:sz w:val="24"/>
          <w:szCs w:val="24"/>
          <w:shd w:val="clear" w:color="auto" w:fill="FFFFFF"/>
        </w:rPr>
        <w:lastRenderedPageBreak/>
        <w:t xml:space="preserve">protective extracellular polymeric slime (EPS) matrix that adhere to indwelling devices and host tissue. When </w:t>
      </w:r>
      <w:proofErr w:type="gramStart"/>
      <w:r w:rsidR="00014207" w:rsidRPr="008C10EC">
        <w:rPr>
          <w:rStyle w:val="highlight"/>
          <w:rFonts w:cs="Arial"/>
          <w:color w:val="000000"/>
          <w:sz w:val="24"/>
          <w:szCs w:val="24"/>
          <w:shd w:val="clear" w:color="auto" w:fill="FFFFFF"/>
        </w:rPr>
        <w:t>bacteria are in the biofilm phenotype they become highly tolerant of antibiotics and host immunity and elicit a chronic inflammatory response that causes damage to host tissue but fails</w:t>
      </w:r>
      <w:proofErr w:type="gramEnd"/>
      <w:r w:rsidR="00014207" w:rsidRPr="008C10EC">
        <w:rPr>
          <w:rStyle w:val="highlight"/>
          <w:rFonts w:cs="Arial"/>
          <w:color w:val="000000"/>
          <w:sz w:val="24"/>
          <w:szCs w:val="24"/>
          <w:shd w:val="clear" w:color="auto" w:fill="FFFFFF"/>
        </w:rPr>
        <w:t xml:space="preserve"> to clear the infection. Chronic inflammation associated with bacterial biofilms is seen in diseases such as OME, the infected cystic fibrosis lung and </w:t>
      </w:r>
      <w:proofErr w:type="spellStart"/>
      <w:r w:rsidR="00014207" w:rsidRPr="008C10EC">
        <w:rPr>
          <w:rStyle w:val="highlight"/>
          <w:rFonts w:cs="Arial"/>
          <w:color w:val="000000"/>
          <w:sz w:val="24"/>
          <w:szCs w:val="24"/>
          <w:shd w:val="clear" w:color="auto" w:fill="FFFFFF"/>
        </w:rPr>
        <w:t>periprosthetic</w:t>
      </w:r>
      <w:proofErr w:type="spellEnd"/>
      <w:r w:rsidR="00014207" w:rsidRPr="008C10EC">
        <w:rPr>
          <w:rStyle w:val="highlight"/>
          <w:rFonts w:cs="Arial"/>
          <w:color w:val="000000"/>
          <w:sz w:val="24"/>
          <w:szCs w:val="24"/>
          <w:shd w:val="clear" w:color="auto" w:fill="FFFFFF"/>
        </w:rPr>
        <w:t xml:space="preserve"> joint infections</w:t>
      </w:r>
      <w:r w:rsidR="006673F5" w:rsidRPr="008C10EC">
        <w:rPr>
          <w:rStyle w:val="highlight"/>
          <w:rFonts w:cs="Arial"/>
          <w:color w:val="000000"/>
          <w:sz w:val="24"/>
          <w:szCs w:val="24"/>
          <w:shd w:val="clear" w:color="auto" w:fill="FFFFFF"/>
        </w:rPr>
        <w:t xml:space="preserve"> (PJI)</w:t>
      </w:r>
      <w:r w:rsidR="00014207" w:rsidRPr="008C10EC">
        <w:rPr>
          <w:sz w:val="24"/>
          <w:szCs w:val="24"/>
        </w:rPr>
        <w:t xml:space="preserve"> </w:t>
      </w:r>
      <w:r w:rsidR="00014207" w:rsidRPr="008C10EC">
        <w:rPr>
          <w:rStyle w:val="highlight"/>
          <w:rFonts w:cs="Arial"/>
          <w:color w:val="000000"/>
          <w:sz w:val="24"/>
          <w:szCs w:val="24"/>
          <w:shd w:val="clear" w:color="auto" w:fill="FFFFFF"/>
        </w:rPr>
        <w:fldChar w:fldCharType="begin">
          <w:fldData xml:space="preserve">PEVuZE5vdGU+PENpdGU+PEF1dGhvcj5Ib2lieTwvQXV0aG9yPjxZZWFyPjIwMTU8L1llYXI+PFJl
Y051bT44NDY8L1JlY051bT48RGlzcGxheVRleHQ+PHN0eWxlIGZhY2U9InN1cGVyc2NyaXB0Ij4z
PC9zdHlsZT48L0Rpc3BsYXlUZXh0PjxyZWNvcmQ+PHJlYy1udW1iZXI+ODQ2PC9yZWMtbnVtYmVy
Pjxmb3JlaWduLWtleXM+PGtleSBhcHA9IkVOIiBkYi1pZD0ienB0cnphd3BnemZ2d2plYTV3MnB4
ZnQzOXo5ZnByZTl3ZXplIiB0aW1lc3RhbXA9IjE0NTc4ODU4ODAiPjg0Njwva2V5PjwvZm9yZWln
bi1rZXlzPjxyZWYtdHlwZSBuYW1lPSJKb3VybmFsIEFydGljbGUiPjE3PC9yZWYtdHlwZT48Y29u
dHJpYnV0b3JzPjxhdXRob3JzPjxhdXRob3I+SG9pYnksIE4uPC9hdXRob3I+PGF1dGhvcj5CamFy
bnNob2x0LCBULjwvYXV0aG9yPjxhdXRob3I+TW9zZXIsIEMuPC9hdXRob3I+PGF1dGhvcj5CYXNz
aSwgRy4gTC48L2F1dGhvcj48YXV0aG9yPkNvZW55ZSwgVC48L2F1dGhvcj48YXV0aG9yPkRvbmVs
bGksIEcuPC9hdXRob3I+PGF1dGhvcj5IYWxsLVN0b29kbGV5LCBMLjwvYXV0aG9yPjxhdXRob3I+
SG9sYSwgVi48L2F1dGhvcj48YXV0aG9yPkltYmVydCwgQy48L2F1dGhvcj48YXV0aG9yPktpcmtl
dGVycC1Nb2xsZXIsIEsuPC9hdXRob3I+PGF1dGhvcj5MZWJlYXV4LCBELjwvYXV0aG9yPjxhdXRo
b3I+T2xpdmVyLCBBLjwvYXV0aG9yPjxhdXRob3I+VWxsbWFubiwgQS4gSi48L2F1dGhvcj48YXV0
aG9yPldpbGxpYW1zLCBDLjwvYXV0aG9yPjxhdXRob3I+RXNjbWlkIFN0dWR5IEdyb3VwIGZvciBC
aW9maWxtczwvYXV0aG9yPjxhdXRob3I+Q29uc3VsdGluZyBFeHRlcm5hbCBFeHBlcnQgV2VybmVy
LCBaaW1tZXJsaTwvYXV0aG9yPjwvYXV0aG9ycz48L2NvbnRyaWJ1dG9ycz48YXV0aC1hZGRyZXNz
PkRlcGFydG1lbnQgb2YgQ2xpbmljYWwgTWljcm9iaW9sb2d5LCBSaWdzaG9zcGl0YWxldCwgQ29w
ZW5oYWdlbiwgRGVubWFyazsgRGVwYXJ0bWVudCBvZiBJbnRlcm5hdGlvbmFsIEhlYWx0aCwgSW1t
dW5vbG9neSBhbmQgTWljcm9iaW9sb2d5LCBVbml2ZXJzaXR5IG9mIENvcGVuaGFnZW4sIERlbm1h
cmsuIEVsZWN0cm9uaWMgYWRkcmVzczogaG9pYnlAaG9pYnluaWVscy5kay4mI3hEO0RlcGFydG1l
bnQgb2YgQ2xpbmljYWwgTWljcm9iaW9sb2d5LCBSaWdzaG9zcGl0YWxldCwgQ29wZW5oYWdlbiwg
RGVubWFyazsgRGVwYXJ0bWVudCBvZiBJbnRlcm5hdGlvbmFsIEhlYWx0aCwgSW1tdW5vbG9neSBh
bmQgTWljcm9iaW9sb2d5LCBVbml2ZXJzaXR5IG9mIENvcGVuaGFnZW4sIERlbm1hcmsuJiN4RDtE
ZXBhcnRtZW50IG9mIENsaW5pY2FsIE1pY3JvYmlvbG9neSwgUmlnc2hvc3BpdGFsZXQsIENvcGVu
aGFnZW4sIERlbm1hcmsuJiN4RDtEZXBhcnRtZW50IG9mIFB1bG1vbmFyeSBhbmQgQ3JpdGljYWwg
Q2FyZSBNZWRpY2luZSwgVGhvcmF4IEluc3RpdHV0ZSwgSG9zcGl0YWwgQ2xpbmljLCBCYXJjZWxv
bmE7IEluc3RpdHV0IGQmYXBvcztJbnZlc3RpZ2FjaW9ucyBCaW9tZWRpcXVlcyBBdWd1c3QgUGkg
aSBTdW55ZXIgKElESUJBUFMpLCBCYXJjZWxvbmE7IENlbnRybyBkZSBJbnZlc3RpZ2FjaW9uIEJp
b21lZGljYSBFbiBSZWQtIEVuZmVybWVkYWRlcyBSZXNwaXJhdG9yaWFzIChDSUJFUkVTKSwgQmFy
Y2Vsb25hOyBhbmQgVW5pdmVyc2l0eSBvZiBCYXJjZWxvbmEsIEJhcmNlbG9uYSwgU3BhaW4uJiN4
RDtMYWJvcmF0b3J5IG9mIFBoYXJtYWNldXRpY2FsIE1pY3JvYmlvbG9neSwgR2hlbnQgVW5pdmVy
c2l0eSwgR2hlbnQsIEJlbGdpdW0uJiN4RDtNaWNyb2JpYWwgQmlvZmlsbSBMYWJvcmF0b3J5LCBJ
UkNDUyBGb25kYXppb25lIFNhbnRhIEx1Y2lhLCBSb21lLCBJdGFseS4mI3hEO0RlcGFydG1lbnQg
b2YgTWljcm9iaWFsIEluZmVjdGlvbiBhbmQgSW1tdW5pdHksIENlbnRlciBmb3IgTWljcm9iaWFs
IEludGVyZmFjZSBCaW9sb2d5LCBPaGlvIFN0YXRlIFVuaXZlcnNpdHksIENvbHVtYnVzLCBPSCwg
VVNBLiYjeEQ7SW5zdGl0dXRlIGZvciBNaWNyb2Jpb2xvZ3ksIE1hc2FyeWsgVW5pdmVyc2l0eSBh
bmQgU3QgQW5uZSZhcG9zO3MgVW5pdmVyc2l0eSBIb3NwaXRhbCwgQnJubywgQ3plY2ggUmVwdWJs
aWMuJiN4RDtMYWJvcmF0b2lyZSBFY29sb2dpZSBldCBCaW9sb2dpZSBkZXMgSW50ZXJhY3Rpb25z
LCBVbml2ZXJzaXRlIGRlIFBvaXRpZXJzLCBQb2l0aWVycywgRnJhbmNlLiYjeEQ7RGVwYXJ0bWVu
dCBvZiBPcnRob3BhZWRpYyBTdXJnZXJ5LCBIdmlkb3ZyZSBVbml2ZXJzaXR5IEhvc3BpdGFsLCBI
dmlkb3ZyZSwgRGVubWFyay4mI3hEO0luc3RpdHV0IFBhc3RldXIsIFVuaXRlIGRlIEdlbmV0aXF1
ZSBkZXMgQmlvZmlsbXMsIFBhcmlzOyBVbml2ZXJzaXRlIFBhcmlzIERlc2NhcnRlcywgU29yYm9u
bmUgUGFyaXMgQ2l0ZSwgSG9waXRhbCBOZWNrZXIgRW5mYW50cyBNYWxhZGVzLCBDZW50cmUgZCZh
cG9zO0luZmVjdGlvbG9naWUgTmVja2VyLVBhc3RldXI7IGFuZCBJbnN0aXR1dCBJbWFnaW5lLCBQ
YXJpcywgRnJhbmNlLiYjeEQ7U2VydmljaW8gZGUgTWljcm9iaW9sb2dpYSwgSG9zcGl0YWwgVW5p
dmVyc2l0YXJpbyBTb24gRXNwYXNlcywgSW5zdGl0dXRvIGRlIEludmVzdGlnYWNpb24gU2FuaXRh
cmlhIGRlIFBhbG1hLCBQYWxtYSBkZSBNYWxsb3JjYSwgU3BhaW4uJiN4RDtEZXBhcnRtZW50IG9m
IEludGVybmFsIE1lZGljaW5lIElJLCBKdWxpdXMtTWF4aW1pbGlhbnMtVW5pdmVyc2l0eSwgV3Vy
emJ1cmcsIEdlcm1hbnkuJiN4RDtJbnN0aXR1dGUgb2YgSGVhbHRoY2FyZSBBc3NvY2lhdGVkIElu
ZmVjdGlvbiwgVW5pdmVyc2l0eSBvZiB0aGUgV2VzdCBvZiBTY290bGFuZCwgUGFpc2xleSwgVUsu
PC9hdXRoLWFkZHJlc3M+PHRpdGxlcz48dGl0bGU+RVNDTUlEIGd1aWRlbGluZSBmb3IgdGhlIGRp
YWdub3NpcyBhbmQgdHJlYXRtZW50IG9mIGJpb2ZpbG0gaW5mZWN0aW9ucyAyMDE0PC90aXRsZT48
c2Vjb25kYXJ5LXRpdGxlPkNsaW4gTWljcm9iaW9sIEluZmVjdDwvc2Vjb25kYXJ5LXRpdGxlPjwv
dGl0bGVzPjxwZXJpb2RpY2FsPjxmdWxsLXRpdGxlPkNsaW4gTWljcm9iaW9sIEluZmVjdDwvZnVs
bC10aXRsZT48L3BlcmlvZGljYWw+PHBhZ2VzPlMxLTI1PC9wYWdlcz48dm9sdW1lPjIxIFN1cHBs
IDE8L3ZvbHVtZT48a2V5d29yZHM+PGtleXdvcmQ+YmlvZmlsbTwva2V5d29yZD48a2V5d29yZD5i
aW9maWxtIGRpYWdub3Npczwva2V5d29yZD48a2V5d29yZD5iaW9maWxtIGluZmVjdGlvbnM8L2tl
eXdvcmQ+PGtleXdvcmQ+YmlvZmlsbSB0cmVhdG1lbnQ8L2tleXdvcmQ+PGtleXdvcmQ+YmlvZmls
bS1hc3NvY2lhdGVkIGluZmVjdGlvbnM8L2tleXdvcmQ+PGtleXdvcmQ+YmlvZmlsbS1iYXNlZCBp
bmZlY3Rpb25zPC9rZXl3b3JkPjxrZXl3b3JkPmd1aWRlbGluZXM8L2tleXdvcmQ+PC9rZXl3b3Jk
cz48ZGF0ZXM+PHllYXI+MjAxNTwveWVhcj48cHViLWRhdGVzPjxkYXRlPk1heTwvZGF0ZT48L3B1
Yi1kYXRlcz48L2RhdGVzPjxpc2JuPjE0NjktMDY5MSAoRWxlY3Ryb25pYykmI3hEOzExOTgtNzQz
WCAoTGlua2luZyk8L2lzYm4+PGFjY2Vzc2lvbi1udW0+MjU1OTY3ODQ8L2FjY2Vzc2lvbi1udW0+
PHVybHM+PHJlbGF0ZWQtdXJscz48dXJsPmh0dHA6Ly93d3cubmNiaS5ubG0ubmloLmdvdi9wdWJt
ZWQvMjU1OTY3ODQ8L3VybD48L3JlbGF0ZWQtdXJscz48L3VybHM+PGVsZWN0cm9uaWMtcmVzb3Vy
Y2UtbnVtPjEwLjEwMTYvai5jbWkuMjAxNC4xMC4wMjQ8L2VsZWN0cm9uaWMtcmVzb3VyY2UtbnVt
PjwvcmVjb3JkPjwvQ2l0ZT48L0VuZE5vdGU+AG==
</w:fldData>
        </w:fldChar>
      </w:r>
      <w:r w:rsidR="00014207" w:rsidRPr="008C10EC">
        <w:rPr>
          <w:rStyle w:val="highlight"/>
          <w:rFonts w:cs="Arial"/>
          <w:color w:val="000000"/>
          <w:sz w:val="24"/>
          <w:szCs w:val="24"/>
          <w:shd w:val="clear" w:color="auto" w:fill="FFFFFF"/>
        </w:rPr>
        <w:instrText xml:space="preserve"> ADDIN EN.CITE </w:instrText>
      </w:r>
      <w:r w:rsidR="00014207" w:rsidRPr="008C10EC">
        <w:rPr>
          <w:rStyle w:val="highlight"/>
          <w:rFonts w:cs="Arial"/>
          <w:color w:val="000000"/>
          <w:sz w:val="24"/>
          <w:szCs w:val="24"/>
          <w:shd w:val="clear" w:color="auto" w:fill="FFFFFF"/>
        </w:rPr>
        <w:fldChar w:fldCharType="begin">
          <w:fldData xml:space="preserve">PEVuZE5vdGU+PENpdGU+PEF1dGhvcj5Ib2lieTwvQXV0aG9yPjxZZWFyPjIwMTU8L1llYXI+PFJl
Y051bT44NDY8L1JlY051bT48RGlzcGxheVRleHQ+PHN0eWxlIGZhY2U9InN1cGVyc2NyaXB0Ij4z
PC9zdHlsZT48L0Rpc3BsYXlUZXh0PjxyZWNvcmQ+PHJlYy1udW1iZXI+ODQ2PC9yZWMtbnVtYmVy
Pjxmb3JlaWduLWtleXM+PGtleSBhcHA9IkVOIiBkYi1pZD0ienB0cnphd3BnemZ2d2plYTV3MnB4
ZnQzOXo5ZnByZTl3ZXplIiB0aW1lc3RhbXA9IjE0NTc4ODU4ODAiPjg0Njwva2V5PjwvZm9yZWln
bi1rZXlzPjxyZWYtdHlwZSBuYW1lPSJKb3VybmFsIEFydGljbGUiPjE3PC9yZWYtdHlwZT48Y29u
dHJpYnV0b3JzPjxhdXRob3JzPjxhdXRob3I+SG9pYnksIE4uPC9hdXRob3I+PGF1dGhvcj5CamFy
bnNob2x0LCBULjwvYXV0aG9yPjxhdXRob3I+TW9zZXIsIEMuPC9hdXRob3I+PGF1dGhvcj5CYXNz
aSwgRy4gTC48L2F1dGhvcj48YXV0aG9yPkNvZW55ZSwgVC48L2F1dGhvcj48YXV0aG9yPkRvbmVs
bGksIEcuPC9hdXRob3I+PGF1dGhvcj5IYWxsLVN0b29kbGV5LCBMLjwvYXV0aG9yPjxhdXRob3I+
SG9sYSwgVi48L2F1dGhvcj48YXV0aG9yPkltYmVydCwgQy48L2F1dGhvcj48YXV0aG9yPktpcmtl
dGVycC1Nb2xsZXIsIEsuPC9hdXRob3I+PGF1dGhvcj5MZWJlYXV4LCBELjwvYXV0aG9yPjxhdXRo
b3I+T2xpdmVyLCBBLjwvYXV0aG9yPjxhdXRob3I+VWxsbWFubiwgQS4gSi48L2F1dGhvcj48YXV0
aG9yPldpbGxpYW1zLCBDLjwvYXV0aG9yPjxhdXRob3I+RXNjbWlkIFN0dWR5IEdyb3VwIGZvciBC
aW9maWxtczwvYXV0aG9yPjxhdXRob3I+Q29uc3VsdGluZyBFeHRlcm5hbCBFeHBlcnQgV2VybmVy
LCBaaW1tZXJsaTwvYXV0aG9yPjwvYXV0aG9ycz48L2NvbnRyaWJ1dG9ycz48YXV0aC1hZGRyZXNz
PkRlcGFydG1lbnQgb2YgQ2xpbmljYWwgTWljcm9iaW9sb2d5LCBSaWdzaG9zcGl0YWxldCwgQ29w
ZW5oYWdlbiwgRGVubWFyazsgRGVwYXJ0bWVudCBvZiBJbnRlcm5hdGlvbmFsIEhlYWx0aCwgSW1t
dW5vbG9neSBhbmQgTWljcm9iaW9sb2d5LCBVbml2ZXJzaXR5IG9mIENvcGVuaGFnZW4sIERlbm1h
cmsuIEVsZWN0cm9uaWMgYWRkcmVzczogaG9pYnlAaG9pYnluaWVscy5kay4mI3hEO0RlcGFydG1l
bnQgb2YgQ2xpbmljYWwgTWljcm9iaW9sb2d5LCBSaWdzaG9zcGl0YWxldCwgQ29wZW5oYWdlbiwg
RGVubWFyazsgRGVwYXJ0bWVudCBvZiBJbnRlcm5hdGlvbmFsIEhlYWx0aCwgSW1tdW5vbG9neSBh
bmQgTWljcm9iaW9sb2d5LCBVbml2ZXJzaXR5IG9mIENvcGVuaGFnZW4sIERlbm1hcmsuJiN4RDtE
ZXBhcnRtZW50IG9mIENsaW5pY2FsIE1pY3JvYmlvbG9neSwgUmlnc2hvc3BpdGFsZXQsIENvcGVu
aGFnZW4sIERlbm1hcmsuJiN4RDtEZXBhcnRtZW50IG9mIFB1bG1vbmFyeSBhbmQgQ3JpdGljYWwg
Q2FyZSBNZWRpY2luZSwgVGhvcmF4IEluc3RpdHV0ZSwgSG9zcGl0YWwgQ2xpbmljLCBCYXJjZWxv
bmE7IEluc3RpdHV0IGQmYXBvcztJbnZlc3RpZ2FjaW9ucyBCaW9tZWRpcXVlcyBBdWd1c3QgUGkg
aSBTdW55ZXIgKElESUJBUFMpLCBCYXJjZWxvbmE7IENlbnRybyBkZSBJbnZlc3RpZ2FjaW9uIEJp
b21lZGljYSBFbiBSZWQtIEVuZmVybWVkYWRlcyBSZXNwaXJhdG9yaWFzIChDSUJFUkVTKSwgQmFy
Y2Vsb25hOyBhbmQgVW5pdmVyc2l0eSBvZiBCYXJjZWxvbmEsIEJhcmNlbG9uYSwgU3BhaW4uJiN4
RDtMYWJvcmF0b3J5IG9mIFBoYXJtYWNldXRpY2FsIE1pY3JvYmlvbG9neSwgR2hlbnQgVW5pdmVy
c2l0eSwgR2hlbnQsIEJlbGdpdW0uJiN4RDtNaWNyb2JpYWwgQmlvZmlsbSBMYWJvcmF0b3J5LCBJ
UkNDUyBGb25kYXppb25lIFNhbnRhIEx1Y2lhLCBSb21lLCBJdGFseS4mI3hEO0RlcGFydG1lbnQg
b2YgTWljcm9iaWFsIEluZmVjdGlvbiBhbmQgSW1tdW5pdHksIENlbnRlciBmb3IgTWljcm9iaWFs
IEludGVyZmFjZSBCaW9sb2d5LCBPaGlvIFN0YXRlIFVuaXZlcnNpdHksIENvbHVtYnVzLCBPSCwg
VVNBLiYjeEQ7SW5zdGl0dXRlIGZvciBNaWNyb2Jpb2xvZ3ksIE1hc2FyeWsgVW5pdmVyc2l0eSBh
bmQgU3QgQW5uZSZhcG9zO3MgVW5pdmVyc2l0eSBIb3NwaXRhbCwgQnJubywgQ3plY2ggUmVwdWJs
aWMuJiN4RDtMYWJvcmF0b2lyZSBFY29sb2dpZSBldCBCaW9sb2dpZSBkZXMgSW50ZXJhY3Rpb25z
LCBVbml2ZXJzaXRlIGRlIFBvaXRpZXJzLCBQb2l0aWVycywgRnJhbmNlLiYjeEQ7RGVwYXJ0bWVu
dCBvZiBPcnRob3BhZWRpYyBTdXJnZXJ5LCBIdmlkb3ZyZSBVbml2ZXJzaXR5IEhvc3BpdGFsLCBI
dmlkb3ZyZSwgRGVubWFyay4mI3hEO0luc3RpdHV0IFBhc3RldXIsIFVuaXRlIGRlIEdlbmV0aXF1
ZSBkZXMgQmlvZmlsbXMsIFBhcmlzOyBVbml2ZXJzaXRlIFBhcmlzIERlc2NhcnRlcywgU29yYm9u
bmUgUGFyaXMgQ2l0ZSwgSG9waXRhbCBOZWNrZXIgRW5mYW50cyBNYWxhZGVzLCBDZW50cmUgZCZh
cG9zO0luZmVjdGlvbG9naWUgTmVja2VyLVBhc3RldXI7IGFuZCBJbnN0aXR1dCBJbWFnaW5lLCBQ
YXJpcywgRnJhbmNlLiYjeEQ7U2VydmljaW8gZGUgTWljcm9iaW9sb2dpYSwgSG9zcGl0YWwgVW5p
dmVyc2l0YXJpbyBTb24gRXNwYXNlcywgSW5zdGl0dXRvIGRlIEludmVzdGlnYWNpb24gU2FuaXRh
cmlhIGRlIFBhbG1hLCBQYWxtYSBkZSBNYWxsb3JjYSwgU3BhaW4uJiN4RDtEZXBhcnRtZW50IG9m
IEludGVybmFsIE1lZGljaW5lIElJLCBKdWxpdXMtTWF4aW1pbGlhbnMtVW5pdmVyc2l0eSwgV3Vy
emJ1cmcsIEdlcm1hbnkuJiN4RDtJbnN0aXR1dGUgb2YgSGVhbHRoY2FyZSBBc3NvY2lhdGVkIElu
ZmVjdGlvbiwgVW5pdmVyc2l0eSBvZiB0aGUgV2VzdCBvZiBTY290bGFuZCwgUGFpc2xleSwgVUsu
PC9hdXRoLWFkZHJlc3M+PHRpdGxlcz48dGl0bGU+RVNDTUlEIGd1aWRlbGluZSBmb3IgdGhlIGRp
YWdub3NpcyBhbmQgdHJlYXRtZW50IG9mIGJpb2ZpbG0gaW5mZWN0aW9ucyAyMDE0PC90aXRsZT48
c2Vjb25kYXJ5LXRpdGxlPkNsaW4gTWljcm9iaW9sIEluZmVjdDwvc2Vjb25kYXJ5LXRpdGxlPjwv
dGl0bGVzPjxwZXJpb2RpY2FsPjxmdWxsLXRpdGxlPkNsaW4gTWljcm9iaW9sIEluZmVjdDwvZnVs
bC10aXRsZT48L3BlcmlvZGljYWw+PHBhZ2VzPlMxLTI1PC9wYWdlcz48dm9sdW1lPjIxIFN1cHBs
IDE8L3ZvbHVtZT48a2V5d29yZHM+PGtleXdvcmQ+YmlvZmlsbTwva2V5d29yZD48a2V5d29yZD5i
aW9maWxtIGRpYWdub3Npczwva2V5d29yZD48a2V5d29yZD5iaW9maWxtIGluZmVjdGlvbnM8L2tl
eXdvcmQ+PGtleXdvcmQ+YmlvZmlsbSB0cmVhdG1lbnQ8L2tleXdvcmQ+PGtleXdvcmQ+YmlvZmls
bS1hc3NvY2lhdGVkIGluZmVjdGlvbnM8L2tleXdvcmQ+PGtleXdvcmQ+YmlvZmlsbS1iYXNlZCBp
bmZlY3Rpb25zPC9rZXl3b3JkPjxrZXl3b3JkPmd1aWRlbGluZXM8L2tleXdvcmQ+PC9rZXl3b3Jk
cz48ZGF0ZXM+PHllYXI+MjAxNTwveWVhcj48cHViLWRhdGVzPjxkYXRlPk1heTwvZGF0ZT48L3B1
Yi1kYXRlcz48L2RhdGVzPjxpc2JuPjE0NjktMDY5MSAoRWxlY3Ryb25pYykmI3hEOzExOTgtNzQz
WCAoTGlua2luZyk8L2lzYm4+PGFjY2Vzc2lvbi1udW0+MjU1OTY3ODQ8L2FjY2Vzc2lvbi1udW0+
PHVybHM+PHJlbGF0ZWQtdXJscz48dXJsPmh0dHA6Ly93d3cubmNiaS5ubG0ubmloLmdvdi9wdWJt
ZWQvMjU1OTY3ODQ8L3VybD48L3JlbGF0ZWQtdXJscz48L3VybHM+PGVsZWN0cm9uaWMtcmVzb3Vy
Y2UtbnVtPjEwLjEwMTYvai5jbWkuMjAxNC4xMC4wMjQ8L2VsZWN0cm9uaWMtcmVzb3VyY2UtbnVt
PjwvcmVjb3JkPjwvQ2l0ZT48L0VuZE5vdGU+AG==
</w:fldData>
        </w:fldChar>
      </w:r>
      <w:r w:rsidR="00014207" w:rsidRPr="008C10EC">
        <w:rPr>
          <w:rStyle w:val="highlight"/>
          <w:rFonts w:cs="Arial"/>
          <w:color w:val="000000"/>
          <w:sz w:val="24"/>
          <w:szCs w:val="24"/>
          <w:shd w:val="clear" w:color="auto" w:fill="FFFFFF"/>
        </w:rPr>
        <w:instrText xml:space="preserve"> ADDIN EN.CITE.DATA </w:instrText>
      </w:r>
      <w:r w:rsidR="00014207" w:rsidRPr="008C10EC">
        <w:rPr>
          <w:rStyle w:val="highlight"/>
          <w:rFonts w:cs="Arial"/>
          <w:color w:val="000000"/>
          <w:sz w:val="24"/>
          <w:szCs w:val="24"/>
          <w:shd w:val="clear" w:color="auto" w:fill="FFFFFF"/>
        </w:rPr>
      </w:r>
      <w:r w:rsidR="00014207" w:rsidRPr="008C10EC">
        <w:rPr>
          <w:rStyle w:val="highlight"/>
          <w:rFonts w:cs="Arial"/>
          <w:color w:val="000000"/>
          <w:sz w:val="24"/>
          <w:szCs w:val="24"/>
          <w:shd w:val="clear" w:color="auto" w:fill="FFFFFF"/>
        </w:rPr>
        <w:fldChar w:fldCharType="end"/>
      </w:r>
      <w:r w:rsidR="00014207" w:rsidRPr="008C10EC">
        <w:rPr>
          <w:rStyle w:val="highlight"/>
          <w:rFonts w:cs="Arial"/>
          <w:color w:val="000000"/>
          <w:sz w:val="24"/>
          <w:szCs w:val="24"/>
          <w:shd w:val="clear" w:color="auto" w:fill="FFFFFF"/>
        </w:rPr>
      </w:r>
      <w:r w:rsidR="00014207" w:rsidRPr="008C10EC">
        <w:rPr>
          <w:rStyle w:val="highlight"/>
          <w:rFonts w:cs="Arial"/>
          <w:color w:val="000000"/>
          <w:sz w:val="24"/>
          <w:szCs w:val="24"/>
          <w:shd w:val="clear" w:color="auto" w:fill="FFFFFF"/>
        </w:rPr>
        <w:fldChar w:fldCharType="separate"/>
      </w:r>
      <w:r w:rsidR="00014207" w:rsidRPr="008C10EC">
        <w:rPr>
          <w:rStyle w:val="highlight"/>
          <w:rFonts w:cs="Arial"/>
          <w:noProof/>
          <w:color w:val="000000"/>
          <w:sz w:val="24"/>
          <w:szCs w:val="24"/>
          <w:shd w:val="clear" w:color="auto" w:fill="FFFFFF"/>
          <w:vertAlign w:val="superscript"/>
        </w:rPr>
        <w:t>3</w:t>
      </w:r>
      <w:r w:rsidR="00014207" w:rsidRPr="008C10EC">
        <w:rPr>
          <w:rStyle w:val="highlight"/>
          <w:rFonts w:cs="Arial"/>
          <w:color w:val="000000"/>
          <w:sz w:val="24"/>
          <w:szCs w:val="24"/>
          <w:shd w:val="clear" w:color="auto" w:fill="FFFFFF"/>
        </w:rPr>
        <w:fldChar w:fldCharType="end"/>
      </w:r>
      <w:r w:rsidR="00014207" w:rsidRPr="008C10EC">
        <w:rPr>
          <w:rStyle w:val="highlight"/>
          <w:rFonts w:cs="Arial"/>
          <w:color w:val="000000"/>
          <w:sz w:val="24"/>
          <w:szCs w:val="24"/>
          <w:shd w:val="clear" w:color="auto" w:fill="FFFFFF"/>
        </w:rPr>
        <w:t xml:space="preserve">. </w:t>
      </w:r>
      <w:r w:rsidR="008C10EC" w:rsidRPr="008C10EC">
        <w:rPr>
          <w:rStyle w:val="highlight"/>
          <w:rFonts w:cs="Arial"/>
          <w:color w:val="000000"/>
          <w:sz w:val="24"/>
          <w:szCs w:val="24"/>
          <w:shd w:val="clear" w:color="auto" w:fill="FFFFFF"/>
        </w:rPr>
        <w:t>Since</w:t>
      </w:r>
      <w:r w:rsidR="001466E9" w:rsidRPr="008C10EC">
        <w:rPr>
          <w:rStyle w:val="highlight"/>
          <w:rFonts w:cs="Arial"/>
          <w:color w:val="000000"/>
          <w:sz w:val="24"/>
          <w:szCs w:val="24"/>
          <w:shd w:val="clear" w:color="auto" w:fill="FFFFFF"/>
        </w:rPr>
        <w:t xml:space="preserve"> biofilm bacteria are notoriously difficult to culture and since there are no biofilm </w:t>
      </w:r>
      <w:r w:rsidR="0019082A" w:rsidRPr="008C10EC">
        <w:rPr>
          <w:rStyle w:val="highlight"/>
          <w:rFonts w:cs="Arial"/>
          <w:color w:val="000000"/>
          <w:sz w:val="24"/>
          <w:szCs w:val="24"/>
          <w:shd w:val="clear" w:color="auto" w:fill="FFFFFF"/>
        </w:rPr>
        <w:t xml:space="preserve">specific </w:t>
      </w:r>
      <w:r w:rsidR="001466E9" w:rsidRPr="008C10EC">
        <w:rPr>
          <w:rStyle w:val="highlight"/>
          <w:rFonts w:cs="Arial"/>
          <w:color w:val="000000"/>
          <w:sz w:val="24"/>
          <w:szCs w:val="24"/>
          <w:shd w:val="clear" w:color="auto" w:fill="FFFFFF"/>
        </w:rPr>
        <w:t>biomarkers</w:t>
      </w:r>
      <w:r w:rsidR="0019082A" w:rsidRPr="008C10EC">
        <w:rPr>
          <w:rStyle w:val="highlight"/>
          <w:rFonts w:cs="Arial"/>
          <w:color w:val="000000"/>
          <w:sz w:val="24"/>
          <w:szCs w:val="24"/>
          <w:shd w:val="clear" w:color="auto" w:fill="FFFFFF"/>
        </w:rPr>
        <w:t>,</w:t>
      </w:r>
      <w:r w:rsidR="001466E9" w:rsidRPr="008C10EC">
        <w:rPr>
          <w:rStyle w:val="highlight"/>
          <w:rFonts w:cs="Arial"/>
          <w:color w:val="000000"/>
          <w:sz w:val="24"/>
          <w:szCs w:val="24"/>
          <w:shd w:val="clear" w:color="auto" w:fill="FFFFFF"/>
        </w:rPr>
        <w:t xml:space="preserve"> </w:t>
      </w:r>
      <w:r w:rsidR="0019082A" w:rsidRPr="008C10EC">
        <w:rPr>
          <w:rStyle w:val="highlight"/>
          <w:rFonts w:cs="Arial"/>
          <w:color w:val="000000"/>
          <w:sz w:val="24"/>
          <w:szCs w:val="24"/>
          <w:shd w:val="clear" w:color="auto" w:fill="FFFFFF"/>
        </w:rPr>
        <w:t>direct</w:t>
      </w:r>
      <w:r w:rsidR="008C10EC" w:rsidRPr="008C10EC">
        <w:rPr>
          <w:rStyle w:val="highlight"/>
          <w:rFonts w:cs="Arial"/>
          <w:color w:val="000000"/>
          <w:sz w:val="24"/>
          <w:szCs w:val="24"/>
          <w:shd w:val="clear" w:color="auto" w:fill="FFFFFF"/>
        </w:rPr>
        <w:t xml:space="preserve"> microscopic</w:t>
      </w:r>
      <w:r w:rsidR="0019082A" w:rsidRPr="008C10EC">
        <w:rPr>
          <w:rStyle w:val="highlight"/>
          <w:rFonts w:cs="Arial"/>
          <w:color w:val="000000"/>
          <w:sz w:val="24"/>
          <w:szCs w:val="24"/>
          <w:shd w:val="clear" w:color="auto" w:fill="FFFFFF"/>
        </w:rPr>
        <w:t xml:space="preserve"> observation of biofilms </w:t>
      </w:r>
      <w:r w:rsidR="008C10EC" w:rsidRPr="008C10EC">
        <w:rPr>
          <w:rStyle w:val="highlight"/>
          <w:rFonts w:cs="Arial"/>
          <w:color w:val="000000"/>
          <w:sz w:val="24"/>
          <w:szCs w:val="24"/>
          <w:shd w:val="clear" w:color="auto" w:fill="FFFFFF"/>
        </w:rPr>
        <w:t xml:space="preserve">is the best way to determine their presence </w:t>
      </w:r>
      <w:r w:rsidR="008C10EC">
        <w:rPr>
          <w:rFonts w:cs="Arial"/>
          <w:sz w:val="24"/>
          <w:szCs w:val="24"/>
        </w:rPr>
        <w:t>with</w:t>
      </w:r>
      <w:r w:rsidR="001466E9" w:rsidRPr="008C10EC">
        <w:rPr>
          <w:rFonts w:cs="Arial"/>
          <w:sz w:val="24"/>
          <w:szCs w:val="24"/>
        </w:rPr>
        <w:t xml:space="preserve"> Confocal Laser Scanning Microscopy (CLSM)</w:t>
      </w:r>
      <w:r w:rsidR="001466E9" w:rsidRPr="008C10EC">
        <w:rPr>
          <w:rStyle w:val="highlight"/>
          <w:rFonts w:cs="Arial"/>
          <w:color w:val="000000"/>
          <w:sz w:val="24"/>
          <w:szCs w:val="24"/>
          <w:shd w:val="clear" w:color="auto" w:fill="FFFFFF"/>
        </w:rPr>
        <w:t xml:space="preserve"> </w:t>
      </w:r>
      <w:r w:rsidR="008C10EC">
        <w:rPr>
          <w:rStyle w:val="highlight"/>
          <w:rFonts w:cs="Arial"/>
          <w:color w:val="000000"/>
          <w:sz w:val="24"/>
          <w:szCs w:val="24"/>
          <w:shd w:val="clear" w:color="auto" w:fill="FFFFFF"/>
        </w:rPr>
        <w:t>being</w:t>
      </w:r>
      <w:r w:rsidR="001466E9" w:rsidRPr="008C10EC">
        <w:rPr>
          <w:rStyle w:val="highlight"/>
          <w:rFonts w:cs="Arial"/>
          <w:color w:val="000000"/>
          <w:sz w:val="24"/>
          <w:szCs w:val="24"/>
          <w:shd w:val="clear" w:color="auto" w:fill="FFFFFF"/>
        </w:rPr>
        <w:t xml:space="preserve"> the </w:t>
      </w:r>
      <w:r w:rsidR="008C10EC" w:rsidRPr="008C10EC">
        <w:rPr>
          <w:rStyle w:val="highlight"/>
          <w:rFonts w:cs="Arial"/>
          <w:color w:val="000000"/>
          <w:sz w:val="24"/>
          <w:szCs w:val="24"/>
          <w:shd w:val="clear" w:color="auto" w:fill="FFFFFF"/>
        </w:rPr>
        <w:t>preferred method</w:t>
      </w:r>
      <w:r w:rsidR="001466E9" w:rsidRPr="008C10EC">
        <w:rPr>
          <w:rStyle w:val="highlight"/>
          <w:rFonts w:cs="Arial"/>
          <w:color w:val="000000"/>
          <w:sz w:val="24"/>
          <w:szCs w:val="24"/>
          <w:shd w:val="clear" w:color="auto" w:fill="FFFFFF"/>
        </w:rPr>
        <w:t xml:space="preserve">.  </w:t>
      </w:r>
      <w:r w:rsidR="005F1813" w:rsidRPr="008C10EC">
        <w:rPr>
          <w:rStyle w:val="highlight"/>
          <w:rFonts w:cs="Arial"/>
          <w:color w:val="000000"/>
          <w:sz w:val="24"/>
          <w:szCs w:val="24"/>
          <w:shd w:val="clear" w:color="auto" w:fill="FFFFFF"/>
        </w:rPr>
        <w:t>Previously it was reported that</w:t>
      </w:r>
      <w:r w:rsidR="001466E9" w:rsidRPr="008C10EC">
        <w:rPr>
          <w:rStyle w:val="highlight"/>
          <w:rFonts w:cs="Arial"/>
          <w:color w:val="000000"/>
          <w:sz w:val="24"/>
          <w:szCs w:val="24"/>
          <w:shd w:val="clear" w:color="auto" w:fill="FFFFFF"/>
        </w:rPr>
        <w:t xml:space="preserve"> bacterial</w:t>
      </w:r>
      <w:r w:rsidR="005F1813" w:rsidRPr="008C10EC">
        <w:rPr>
          <w:rStyle w:val="highlight"/>
          <w:rFonts w:cs="Arial"/>
          <w:color w:val="000000"/>
          <w:sz w:val="24"/>
          <w:szCs w:val="24"/>
          <w:shd w:val="clear" w:color="auto" w:fill="FFFFFF"/>
        </w:rPr>
        <w:t xml:space="preserve"> biofilms were present in a HS patient case study</w:t>
      </w:r>
      <w:r w:rsidR="008C10EC" w:rsidRPr="008C10EC">
        <w:rPr>
          <w:sz w:val="24"/>
          <w:szCs w:val="24"/>
        </w:rPr>
        <w:t xml:space="preserve"> </w:t>
      </w:r>
      <w:r w:rsidR="008C10EC" w:rsidRPr="008C10EC">
        <w:rPr>
          <w:rStyle w:val="highlight"/>
          <w:rFonts w:cs="Arial"/>
          <w:color w:val="000000"/>
          <w:sz w:val="24"/>
          <w:szCs w:val="24"/>
          <w:shd w:val="clear" w:color="auto" w:fill="FFFFFF"/>
        </w:rPr>
        <w:fldChar w:fldCharType="begin"/>
      </w:r>
      <w:r w:rsidR="008C10EC" w:rsidRPr="008C10EC">
        <w:rPr>
          <w:rStyle w:val="highlight"/>
          <w:rFonts w:cs="Arial"/>
          <w:color w:val="000000"/>
          <w:sz w:val="24"/>
          <w:szCs w:val="24"/>
          <w:shd w:val="clear" w:color="auto" w:fill="FFFFFF"/>
        </w:rPr>
        <w:instrText xml:space="preserve"> ADDIN EN.CITE &lt;EndNote&gt;&lt;Cite&gt;&lt;Author&gt;Kathju&lt;/Author&gt;&lt;Year&gt;2012&lt;/Year&gt;&lt;RecNum&gt;2216&lt;/RecNum&gt;&lt;DisplayText&gt;&lt;style face="superscript"&gt;4&lt;/style&gt;&lt;/DisplayText&gt;&lt;record&gt;&lt;rec-number&gt;2216&lt;/rec-number&gt;&lt;foreign-keys&gt;&lt;key app="EN" db-id="zptrzawpgzfvwjea5w2pxft39z9fpre9weze" timestamp="1473452223"&gt;2216&lt;/key&gt;&lt;/foreign-keys&gt;&lt;ref-type name="Journal Article"&gt;17&lt;/ref-type&gt;&lt;contributors&gt;&lt;authors&gt;&lt;author&gt;Kathju, S.&lt;/author&gt;&lt;author&gt;Lasko, L. A.&lt;/author&gt;&lt;author&gt;Stoodley, P.&lt;/author&gt;&lt;/authors&gt;&lt;/contributors&gt;&lt;auth-address&gt;Division of Plastic Surgery, University of Pittsburgh School of Medicine, Pittsburgh, PA 15261, USA. kathjus@upmc.edu&lt;/auth-address&gt;&lt;titles&gt;&lt;title&gt;Considering hidradenitis suppurativa as a bacterial biofilm disease&lt;/title&gt;&lt;secondary-title&gt;FEMS Immunol Med Microbiol&lt;/secondary-title&gt;&lt;/titles&gt;&lt;periodical&gt;&lt;full-title&gt;FEMS Immunol Med Microbiol&lt;/full-title&gt;&lt;abbr-1&gt;FEMS immunology and medical microbiology&lt;/abbr-1&gt;&lt;/periodical&gt;&lt;pages&gt;385-9&lt;/pages&gt;&lt;volume&gt;65&lt;/volume&gt;&lt;number&gt;2&lt;/number&gt;&lt;keywords&gt;&lt;keyword&gt;Biofilms/*growth &amp;amp; development&lt;/keyword&gt;&lt;keyword&gt;Female&lt;/keyword&gt;&lt;keyword&gt;Gram-Positive Bacterial Infections/microbiology/pathology&lt;/keyword&gt;&lt;keyword&gt;Hidradenitis Suppurativa/*microbiology/pathology&lt;/keyword&gt;&lt;keyword&gt;Humans&lt;/keyword&gt;&lt;keyword&gt;Microscopy, Confocal&lt;/keyword&gt;&lt;keyword&gt;Middle Aged&lt;/keyword&gt;&lt;keyword&gt;Skin/pathology&lt;/keyword&gt;&lt;keyword&gt;Staphylococcus/*pathogenicity/*physiology&lt;/keyword&gt;&lt;keyword&gt;Streptococcus/*pathogenicity/*physiology&lt;/keyword&gt;&lt;/keywords&gt;&lt;dates&gt;&lt;year&gt;2012&lt;/year&gt;&lt;pub-dates&gt;&lt;date&gt;Jul&lt;/date&gt;&lt;/pub-dates&gt;&lt;/dates&gt;&lt;isbn&gt;1574-695X (Electronic)&amp;#xD;0928-8244 (Linking)&lt;/isbn&gt;&lt;accession-num&gt;22353357&lt;/accession-num&gt;&lt;urls&gt;&lt;related-urls&gt;&lt;url&gt;http://www.ncbi.nlm.nih.gov/pubmed/22353357&lt;/url&gt;&lt;/related-urls&gt;&lt;/urls&gt;&lt;electronic-resource-num&gt;10.1111/j.1574-695X.2012.00946.x&lt;/electronic-resource-num&gt;&lt;/record&gt;&lt;/Cite&gt;&lt;/EndNote&gt;</w:instrText>
      </w:r>
      <w:r w:rsidR="008C10EC" w:rsidRPr="008C10EC">
        <w:rPr>
          <w:rStyle w:val="highlight"/>
          <w:rFonts w:cs="Arial"/>
          <w:color w:val="000000"/>
          <w:sz w:val="24"/>
          <w:szCs w:val="24"/>
          <w:shd w:val="clear" w:color="auto" w:fill="FFFFFF"/>
        </w:rPr>
        <w:fldChar w:fldCharType="separate"/>
      </w:r>
      <w:r w:rsidR="008C10EC" w:rsidRPr="008C10EC">
        <w:rPr>
          <w:rStyle w:val="highlight"/>
          <w:rFonts w:cs="Arial"/>
          <w:noProof/>
          <w:color w:val="000000"/>
          <w:sz w:val="24"/>
          <w:szCs w:val="24"/>
          <w:shd w:val="clear" w:color="auto" w:fill="FFFFFF"/>
          <w:vertAlign w:val="superscript"/>
        </w:rPr>
        <w:t>4</w:t>
      </w:r>
      <w:r w:rsidR="008C10EC" w:rsidRPr="008C10EC">
        <w:rPr>
          <w:rStyle w:val="highlight"/>
          <w:rFonts w:cs="Arial"/>
          <w:color w:val="000000"/>
          <w:sz w:val="24"/>
          <w:szCs w:val="24"/>
          <w:shd w:val="clear" w:color="auto" w:fill="FFFFFF"/>
        </w:rPr>
        <w:fldChar w:fldCharType="end"/>
      </w:r>
      <w:r w:rsidR="005F1813" w:rsidRPr="008C10EC">
        <w:rPr>
          <w:rStyle w:val="highlight"/>
          <w:rFonts w:cs="Arial"/>
          <w:color w:val="000000"/>
          <w:sz w:val="24"/>
          <w:szCs w:val="24"/>
          <w:shd w:val="clear" w:color="auto" w:fill="FFFFFF"/>
        </w:rPr>
        <w:t xml:space="preserve"> and this might provide a </w:t>
      </w:r>
      <w:r w:rsidR="006673F5" w:rsidRPr="008C10EC">
        <w:rPr>
          <w:rStyle w:val="highlight"/>
          <w:rFonts w:cs="Arial"/>
          <w:color w:val="000000"/>
          <w:sz w:val="24"/>
          <w:szCs w:val="24"/>
          <w:shd w:val="clear" w:color="auto" w:fill="FFFFFF"/>
        </w:rPr>
        <w:t>missing-</w:t>
      </w:r>
      <w:r w:rsidR="005F1813" w:rsidRPr="008C10EC">
        <w:rPr>
          <w:rStyle w:val="highlight"/>
          <w:rFonts w:cs="Arial"/>
          <w:color w:val="000000"/>
          <w:sz w:val="24"/>
          <w:szCs w:val="24"/>
          <w:shd w:val="clear" w:color="auto" w:fill="FFFFFF"/>
        </w:rPr>
        <w:t>link</w:t>
      </w:r>
      <w:r w:rsidR="006673F5" w:rsidRPr="008C10EC">
        <w:rPr>
          <w:rStyle w:val="highlight"/>
          <w:rFonts w:cs="Arial"/>
          <w:color w:val="000000"/>
          <w:sz w:val="24"/>
          <w:szCs w:val="24"/>
          <w:shd w:val="clear" w:color="auto" w:fill="FFFFFF"/>
        </w:rPr>
        <w:t xml:space="preserve"> </w:t>
      </w:r>
      <w:r w:rsidR="005F1813" w:rsidRPr="008C10EC">
        <w:rPr>
          <w:rStyle w:val="highlight"/>
          <w:rFonts w:cs="Arial"/>
          <w:color w:val="000000"/>
          <w:sz w:val="24"/>
          <w:szCs w:val="24"/>
          <w:shd w:val="clear" w:color="auto" w:fill="FFFFFF"/>
        </w:rPr>
        <w:t>between microbiology and chronic inflammation.</w:t>
      </w:r>
      <w:r w:rsidR="005F1813" w:rsidRPr="008C10EC">
        <w:rPr>
          <w:sz w:val="24"/>
          <w:szCs w:val="24"/>
        </w:rPr>
        <w:t xml:space="preserve"> </w:t>
      </w:r>
      <w:r w:rsidR="008C10EC" w:rsidRPr="008C10EC">
        <w:rPr>
          <w:sz w:val="24"/>
          <w:szCs w:val="24"/>
        </w:rPr>
        <w:t>In the present</w:t>
      </w:r>
      <w:r w:rsidR="00B75AAD" w:rsidRPr="008C10EC">
        <w:rPr>
          <w:sz w:val="24"/>
          <w:szCs w:val="24"/>
        </w:rPr>
        <w:t xml:space="preserve"> issue of the BJD, Ring et al.</w:t>
      </w:r>
      <w:r w:rsidR="005F1813" w:rsidRPr="008C10EC">
        <w:rPr>
          <w:sz w:val="24"/>
          <w:szCs w:val="24"/>
        </w:rPr>
        <w:t xml:space="preserve"> </w:t>
      </w:r>
      <w:r w:rsidR="005F1813" w:rsidRPr="008C10EC">
        <w:rPr>
          <w:sz w:val="24"/>
          <w:szCs w:val="24"/>
        </w:rPr>
        <w:fldChar w:fldCharType="begin"/>
      </w:r>
      <w:r w:rsidR="008C10EC">
        <w:rPr>
          <w:sz w:val="24"/>
          <w:szCs w:val="24"/>
        </w:rPr>
        <w:instrText xml:space="preserve"> ADDIN EN.CITE &lt;EndNote&gt;&lt;Cite&gt;&lt;Author&gt;Ring&lt;/Author&gt;&lt;Year&gt;2016&lt;/Year&gt;&lt;RecNum&gt;2283&lt;/RecNum&gt;&lt;DisplayText&gt;&lt;style face="superscript"&gt;5&lt;/style&gt;&lt;/DisplayText&gt;&lt;record&gt;&lt;rec-number&gt;2283&lt;/rec-number&gt;&lt;foreign-keys&gt;&lt;key app="EN" db-id="zptrzawpgzfvwjea5w2pxft39z9fpre9weze" timestamp="1473539521"&gt;2283&lt;/key&gt;&lt;/foreign-keys&gt;&lt;ref-type name="Journal Article"&gt;17&lt;/ref-type&gt;&lt;contributors&gt;&lt;authors&gt;&lt;author&gt;Ring, H. C.&lt;/author&gt;&lt;author&gt;Bay, L.&lt;/author&gt;&lt;author&gt;Nilsson, M.&lt;/author&gt;&lt;author&gt;Kallenbach, K.&lt;/author&gt;&lt;author&gt;Miller, I. M.&lt;/author&gt;&lt;author&gt;Saunte, D. M.&lt;/author&gt;&lt;author&gt;Bjarnsholt, T.&lt;/author&gt;&lt;author&gt;Tolker-Nielsen, T.&lt;/author&gt;&lt;author&gt;Jemec, G. B.&lt;/author&gt;&lt;/authors&gt;&lt;/contributors&gt;&lt;auth-address&gt;Department of Dermatology, Zealand University Hospital, Health Sciences Faculty, University of Copenhagen, Roskilde, Denmark.&amp;#xD;Department of Immunology and Microbiology, Costerton Biofilm Centre, University of Copenhagen, Denmark.&amp;#xD;Department of Pathology, Zealand University Hospital, Health Sciences Faculty, University of Copenhagen, Denmark.&amp;#xD;Department for Clinical Microbiology, section 9301, Copenhagen University Hospital, Denmark.&lt;/auth-address&gt;&lt;titles&gt;&lt;title&gt;Bacterial Biofilm in Chronic Lesions of Hidradenitis Suppurativa&lt;/title&gt;&lt;secondary-title&gt;Br J Dermatol&lt;/secondary-title&gt;&lt;/titles&gt;&lt;periodical&gt;&lt;full-title&gt;Br J Dermatol&lt;/full-title&gt;&lt;/periodical&gt;&lt;dates&gt;&lt;year&gt;2016&lt;/year&gt;&lt;pub-dates&gt;&lt;date&gt;Aug 26&lt;/date&gt;&lt;/pub-dates&gt;&lt;/dates&gt;&lt;isbn&gt;1365-2133 (Electronic)&amp;#xD;0007-0963 (Linking)&lt;/isbn&gt;&lt;accession-num&gt;27564400&lt;/accession-num&gt;&lt;urls&gt;&lt;related-urls&gt;&lt;url&gt;http://www.ncbi.nlm.nih.gov/pubmed/27564400&lt;/url&gt;&lt;/related-urls&gt;&lt;/urls&gt;&lt;electronic-resource-num&gt;10.1111/bjd.15007&lt;/electronic-resource-num&gt;&lt;/record&gt;&lt;/Cite&gt;&lt;/EndNote&gt;</w:instrText>
      </w:r>
      <w:r w:rsidR="005F1813" w:rsidRPr="008C10EC">
        <w:rPr>
          <w:sz w:val="24"/>
          <w:szCs w:val="24"/>
        </w:rPr>
        <w:fldChar w:fldCharType="separate"/>
      </w:r>
      <w:r w:rsidR="008C10EC" w:rsidRPr="008C10EC">
        <w:rPr>
          <w:noProof/>
          <w:sz w:val="24"/>
          <w:szCs w:val="24"/>
          <w:vertAlign w:val="superscript"/>
        </w:rPr>
        <w:t>5</w:t>
      </w:r>
      <w:r w:rsidR="005F1813" w:rsidRPr="008C10EC">
        <w:rPr>
          <w:sz w:val="24"/>
          <w:szCs w:val="24"/>
        </w:rPr>
        <w:fldChar w:fldCharType="end"/>
      </w:r>
      <w:r w:rsidR="005F1813" w:rsidRPr="008C10EC">
        <w:rPr>
          <w:sz w:val="24"/>
          <w:szCs w:val="24"/>
        </w:rPr>
        <w:t xml:space="preserve"> </w:t>
      </w:r>
      <w:r w:rsidR="006673F5" w:rsidRPr="008C10EC">
        <w:rPr>
          <w:sz w:val="24"/>
          <w:szCs w:val="24"/>
        </w:rPr>
        <w:t>use</w:t>
      </w:r>
      <w:r w:rsidR="001466E9" w:rsidRPr="008C10EC">
        <w:rPr>
          <w:sz w:val="24"/>
          <w:szCs w:val="24"/>
        </w:rPr>
        <w:t xml:space="preserve"> </w:t>
      </w:r>
      <w:r w:rsidR="0019082A" w:rsidRPr="008C10EC">
        <w:rPr>
          <w:rFonts w:cs="Arial"/>
          <w:color w:val="000000"/>
          <w:sz w:val="24"/>
          <w:szCs w:val="24"/>
          <w:shd w:val="clear" w:color="auto" w:fill="FFFFFF"/>
        </w:rPr>
        <w:t xml:space="preserve">Peptide Nucleic Acid (PNA) </w:t>
      </w:r>
      <w:r w:rsidR="0019082A" w:rsidRPr="008C10EC">
        <w:rPr>
          <w:rStyle w:val="apple-converted-space"/>
          <w:rFonts w:cs="Arial"/>
          <w:color w:val="000000"/>
          <w:sz w:val="24"/>
          <w:szCs w:val="24"/>
          <w:shd w:val="clear" w:color="auto" w:fill="FFFFFF"/>
        </w:rPr>
        <w:t xml:space="preserve">- </w:t>
      </w:r>
      <w:r w:rsidR="0019082A" w:rsidRPr="008C10EC">
        <w:rPr>
          <w:rFonts w:cs="Arial"/>
          <w:color w:val="000000"/>
          <w:sz w:val="24"/>
          <w:szCs w:val="24"/>
          <w:shd w:val="clear" w:color="auto" w:fill="FFFFFF"/>
        </w:rPr>
        <w:t xml:space="preserve">Fluorescence </w:t>
      </w:r>
      <w:r w:rsidR="0019082A" w:rsidRPr="008C10EC">
        <w:rPr>
          <w:rFonts w:cs="Arial"/>
          <w:i/>
          <w:iCs/>
          <w:color w:val="000000"/>
          <w:sz w:val="24"/>
          <w:szCs w:val="24"/>
          <w:shd w:val="clear" w:color="auto" w:fill="FFFFFF"/>
        </w:rPr>
        <w:t>in situ</w:t>
      </w:r>
      <w:r w:rsidR="0019082A" w:rsidRPr="008C10EC">
        <w:rPr>
          <w:rFonts w:cs="Arial"/>
          <w:color w:val="000000"/>
          <w:sz w:val="24"/>
          <w:szCs w:val="24"/>
          <w:shd w:val="clear" w:color="auto" w:fill="FFFFFF"/>
        </w:rPr>
        <w:t xml:space="preserve"> Hybridization</w:t>
      </w:r>
      <w:r w:rsidR="0019082A" w:rsidRPr="008C10EC">
        <w:rPr>
          <w:rFonts w:cs="Arial"/>
          <w:sz w:val="24"/>
          <w:szCs w:val="24"/>
        </w:rPr>
        <w:t xml:space="preserve"> (FISH) </w:t>
      </w:r>
      <w:r w:rsidR="008C10EC">
        <w:rPr>
          <w:sz w:val="24"/>
          <w:szCs w:val="24"/>
        </w:rPr>
        <w:t>PNA-FISH and CLSM</w:t>
      </w:r>
      <w:r w:rsidR="006673F5" w:rsidRPr="008C10EC">
        <w:rPr>
          <w:sz w:val="24"/>
          <w:szCs w:val="24"/>
        </w:rPr>
        <w:t xml:space="preserve"> to demonstrate and map the presence of biofilms in</w:t>
      </w:r>
      <w:r w:rsidR="00487519" w:rsidRPr="008C10EC">
        <w:rPr>
          <w:sz w:val="24"/>
          <w:szCs w:val="24"/>
        </w:rPr>
        <w:t xml:space="preserve"> chronic lesions of</w:t>
      </w:r>
      <w:r w:rsidR="006673F5" w:rsidRPr="008C10EC">
        <w:rPr>
          <w:sz w:val="24"/>
          <w:szCs w:val="24"/>
        </w:rPr>
        <w:t xml:space="preserve"> 42 HS patients. </w:t>
      </w:r>
      <w:r w:rsidR="008C10EC">
        <w:rPr>
          <w:sz w:val="24"/>
          <w:szCs w:val="24"/>
        </w:rPr>
        <w:t>B</w:t>
      </w:r>
      <w:r w:rsidR="006673F5" w:rsidRPr="008C10EC">
        <w:rPr>
          <w:sz w:val="24"/>
          <w:szCs w:val="24"/>
        </w:rPr>
        <w:t>iofilms w</w:t>
      </w:r>
      <w:r w:rsidR="008C10EC">
        <w:rPr>
          <w:sz w:val="24"/>
          <w:szCs w:val="24"/>
        </w:rPr>
        <w:t>ere</w:t>
      </w:r>
      <w:r w:rsidR="006673F5" w:rsidRPr="008C10EC">
        <w:rPr>
          <w:sz w:val="24"/>
          <w:szCs w:val="24"/>
        </w:rPr>
        <w:t xml:space="preserve"> seen in</w:t>
      </w:r>
      <w:r w:rsidR="008C10EC">
        <w:rPr>
          <w:sz w:val="24"/>
          <w:szCs w:val="24"/>
        </w:rPr>
        <w:t xml:space="preserve"> 67% of chronic lesions and 75</w:t>
      </w:r>
      <w:r w:rsidR="006673F5" w:rsidRPr="008C10EC">
        <w:rPr>
          <w:sz w:val="24"/>
          <w:szCs w:val="24"/>
        </w:rPr>
        <w:t xml:space="preserve">% of the perilesional samples. </w:t>
      </w:r>
      <w:r w:rsidR="004B1545" w:rsidRPr="008C10EC">
        <w:rPr>
          <w:sz w:val="24"/>
          <w:szCs w:val="24"/>
        </w:rPr>
        <w:t>T</w:t>
      </w:r>
      <w:r w:rsidR="006673F5" w:rsidRPr="008C10EC">
        <w:rPr>
          <w:sz w:val="24"/>
          <w:szCs w:val="24"/>
        </w:rPr>
        <w:t xml:space="preserve">he biofilms were </w:t>
      </w:r>
      <w:r w:rsidR="004B1545" w:rsidRPr="008C10EC">
        <w:rPr>
          <w:sz w:val="24"/>
          <w:szCs w:val="24"/>
        </w:rPr>
        <w:t>heterogeneously distributed in</w:t>
      </w:r>
      <w:r w:rsidR="006673F5" w:rsidRPr="008C10EC">
        <w:rPr>
          <w:sz w:val="24"/>
          <w:szCs w:val="24"/>
        </w:rPr>
        <w:t xml:space="preserve"> discrete bacterial aggregates</w:t>
      </w:r>
      <w:r w:rsidR="004B1545" w:rsidRPr="008C10EC">
        <w:rPr>
          <w:sz w:val="24"/>
          <w:szCs w:val="24"/>
        </w:rPr>
        <w:t xml:space="preserve"> ranging from 5 µm diameter up </w:t>
      </w:r>
      <w:r w:rsidR="008C10EC">
        <w:rPr>
          <w:sz w:val="24"/>
          <w:szCs w:val="24"/>
        </w:rPr>
        <w:t>to more continuous patches &gt;50</w:t>
      </w:r>
      <w:r w:rsidR="004B1545" w:rsidRPr="008C10EC">
        <w:rPr>
          <w:sz w:val="24"/>
          <w:szCs w:val="24"/>
        </w:rPr>
        <w:t>µm,</w:t>
      </w:r>
      <w:r w:rsidR="006673F5" w:rsidRPr="008C10EC">
        <w:rPr>
          <w:sz w:val="24"/>
          <w:szCs w:val="24"/>
        </w:rPr>
        <w:t xml:space="preserve"> similar to those seen in OME and PJI specimens </w:t>
      </w:r>
      <w:r w:rsidR="006673F5" w:rsidRPr="008C10EC">
        <w:rPr>
          <w:rStyle w:val="highlight"/>
          <w:rFonts w:cs="Arial"/>
          <w:color w:val="000000"/>
          <w:sz w:val="24"/>
          <w:szCs w:val="24"/>
          <w:shd w:val="clear" w:color="auto" w:fill="FFFFFF"/>
        </w:rPr>
        <w:fldChar w:fldCharType="begin">
          <w:fldData xml:space="preserve">PEVuZE5vdGU+PENpdGU+PEF1dGhvcj5IYWxsLVN0b29kbGV5PC9BdXRob3I+PFllYXI+MjAwNjwv
WWVhcj48UmVjTnVtPjc0NzwvUmVjTnVtPjxEaXNwbGF5VGV4dD48c3R5bGUgZmFjZT0ic3VwZXJz
Y3JpcHQiPjIsMzwvc3R5bGU+PC9EaXNwbGF5VGV4dD48cmVjb3JkPjxyZWMtbnVtYmVyPjc0Nzwv
cmVjLW51bWJlcj48Zm9yZWlnbi1rZXlzPjxrZXkgYXBwPSJFTiIgZGItaWQ9InpwdHJ6YXdwZ3pm
dndqZWE1dzJweGZ0Mzl6OWZwcmU5d2V6ZSIgdGltZXN0YW1wPSIxNDU3ODg1ODc5Ij43NDc8L2tl
eT48L2ZvcmVpZ24ta2V5cz48cmVmLXR5cGUgbmFtZT0iSm91cm5hbCBBcnRpY2xlIj4xNzwvcmVm
LXR5cGU+PGNvbnRyaWJ1dG9ycz48YXV0aG9ycz48YXV0aG9yPkhhbGwtU3Rvb2RsZXksIEwuPC9h
dXRob3I+PGF1dGhvcj5IdSwgRi4gWi48L2F1dGhvcj48YXV0aG9yPkdpZXNla2UsIEEuPC9hdXRo
b3I+PGF1dGhvcj5OaXN0aWNvLCBMLjwvYXV0aG9yPjxhdXRob3I+Tmd1eWVuLCBELjwvYXV0aG9y
PjxhdXRob3I+SGF5ZXMsIEouPC9hdXRob3I+PGF1dGhvcj5Gb3JiZXMsIE0uPC9hdXRob3I+PGF1
dGhvcj5HcmVlbmJlcmcsIEQuIFAuPC9hdXRob3I+PGF1dGhvcj5EaWNlLCBCLjwvYXV0aG9yPjxh
dXRob3I+QnVycm93cywgQS48L2F1dGhvcj48YXV0aG9yPldhY2t5bSwgUC4gQS48L2F1dGhvcj48
YXV0aG9yPlN0b29kbGV5LCBQLjwvYXV0aG9yPjxhdXRob3I+UG9zdCwgSi4gQy48L2F1dGhvcj48
YXV0aG9yPkVocmxpY2gsIEcuIEQuPC9hdXRob3I+PGF1dGhvcj5LZXJzY2huZXIsIEouIEUuPC9h
dXRob3I+PC9hdXRob3JzPjwvY29udHJpYnV0b3JzPjxhdXRoLWFkZHJlc3M+Q2VudGVyIGZvciBH
ZW5vbWljIFNjaWVuY2VzLCBBbGxlZ2hlbnktU2luZ2VyIFJlc2VhcmNoIEluc3RpdHV0ZSwgUGl0
dHNidXJnaCwgUGEgMTUyMTIsIFVTQS48L2F1dGgtYWRkcmVzcz48dGl0bGVzPjx0aXRsZT5EaXJl
Y3QgZGV0ZWN0aW9uIG9mIGJhY3RlcmlhbCBiaW9maWxtcyBvbiB0aGUgbWlkZGxlLWVhciBtdWNv
c2Egb2YgY2hpbGRyZW4gd2l0aCBjaHJvbmljIG90aXRpcyBtZWRpYTwvdGl0bGU+PHNlY29uZGFy
eS10aXRsZT5KQU1BPC9zZWNvbmRhcnktdGl0bGU+PC90aXRsZXM+PHBlcmlvZGljYWw+PGZ1bGwt
dGl0bGU+SkFNQTwvZnVsbC10aXRsZT48L3BlcmlvZGljYWw+PHBhZ2VzPjIwMi0xMTwvcGFnZXM+
PHZvbHVtZT4yOTY8L3ZvbHVtZT48bnVtYmVyPjI8L251bWJlcj48a2V5d29yZHM+PGtleXdvcmQ+
QWRvbGVzY2VudDwva2V5d29yZD48a2V5d29yZD4qQmlvZmlsbXMvZ3Jvd3RoICZhbXA7IGRldmVs
b3BtZW50PC9rZXl3b3JkPjxrZXl3b3JkPkNoaWxkPC9rZXl3b3JkPjxrZXl3b3JkPkNoaWxkLCBQ
cmVzY2hvb2w8L2tleXdvcmQ+PGtleXdvcmQ+Q2hyb25pYyBEaXNlYXNlPC9rZXl3b3JkPjxrZXl3
b3JkPkVhciwgTWlkZGxlLyptaWNyb2Jpb2xvZ3kvcGF0aG9sb2d5PC9rZXl3b3JkPjxrZXl3b3Jk
PkZlbWFsZTwva2V5d29yZD48a2V5d29yZD5IdW1hbnM8L2tleXdvcmQ+PGtleXdvcmQ+SW4gU2l0
dSBIeWJyaWRpemF0aW9uLCBGbHVvcmVzY2VuY2U8L2tleXdvcmQ+PGtleXdvcmQ+SW5mYW50PC9r
ZXl3b3JkPjxrZXl3b3JkPk1hbGU8L2tleXdvcmQ+PGtleXdvcmQ+TWljcm9zY29weSwgQ29uZm9j
YWw8L2tleXdvcmQ+PGtleXdvcmQ+TXVjb3VzIE1lbWJyYW5lL21pY3JvYmlvbG9neS9wYXRob2xv
Z3k8L2tleXdvcmQ+PGtleXdvcmQ+T3RpdGlzIE1lZGlhLyptaWNyb2Jpb2xvZ3kvcGF0aG9sb2d5
PC9rZXl3b3JkPjxrZXl3b3JkPk90aXRpcyBNZWRpYSB3aXRoIEVmZnVzaW9uL21pY3JvYmlvbG9n
eS9wYXRob2xvZ3k8L2tleXdvcmQ+PGtleXdvcmQ+Uk5BLCBCYWN0ZXJpYWw8L2tleXdvcmQ+PGtl
eXdvcmQ+Uk5BLCBSaWJvc29tYWwsIDE2Uzwva2V5d29yZD48L2tleXdvcmRzPjxkYXRlcz48eWVh
cj4yMDA2PC95ZWFyPjxwdWItZGF0ZXM+PGRhdGU+SnVsIDEyPC9kYXRlPjwvcHViLWRhdGVzPjwv
ZGF0ZXM+PGlzYm4+MTUzOC0zNTk4IChFbGVjdHJvbmljKSYjeEQ7MDA5OC03NDg0IChMaW5raW5n
KTwvaXNibj48YWNjZXNzaW9uLW51bT4xNjgzNTQyNjwvYWNjZXNzaW9uLW51bT48dXJscz48cmVs
YXRlZC11cmxzPjx1cmw+aHR0cDovL3d3dy5uY2JpLm5sbS5uaWguZ292L3B1Ym1lZC8xNjgzNTQy
NjwvdXJsPjwvcmVsYXRlZC11cmxzPjwvdXJscz48Y3VzdG9tMj5QTUMxODg1Mzc5PC9jdXN0b20y
PjxlbGVjdHJvbmljLXJlc291cmNlLW51bT4xMC4xMDAxL2phbWEuMjk2LjIuMjAyPC9lbGVjdHJv
bmljLXJlc291cmNlLW51bT48L3JlY29yZD48L0NpdGU+PENpdGU+PEF1dGhvcj5Ib2lieTwvQXV0
aG9yPjxZZWFyPjIwMTU8L1llYXI+PFJlY051bT44NDY8L1JlY051bT48cmVjb3JkPjxyZWMtbnVt
YmVyPjg0NjwvcmVjLW51bWJlcj48Zm9yZWlnbi1rZXlzPjxrZXkgYXBwPSJFTiIgZGItaWQ9Inpw
dHJ6YXdwZ3pmdndqZWE1dzJweGZ0Mzl6OWZwcmU5d2V6ZSIgdGltZXN0YW1wPSIxNDU3ODg1ODgw
Ij44NDY8L2tleT48L2ZvcmVpZ24ta2V5cz48cmVmLXR5cGUgbmFtZT0iSm91cm5hbCBBcnRpY2xl
Ij4xNzwvcmVmLXR5cGU+PGNvbnRyaWJ1dG9ycz48YXV0aG9ycz48YXV0aG9yPkhvaWJ5LCBOLjwv
YXV0aG9yPjxhdXRob3I+Qmphcm5zaG9sdCwgVC48L2F1dGhvcj48YXV0aG9yPk1vc2VyLCBDLjwv
YXV0aG9yPjxhdXRob3I+QmFzc2ksIEcuIEwuPC9hdXRob3I+PGF1dGhvcj5Db2VueWUsIFQuPC9h
dXRob3I+PGF1dGhvcj5Eb25lbGxpLCBHLjwvYXV0aG9yPjxhdXRob3I+SGFsbC1TdG9vZGxleSwg
TC48L2F1dGhvcj48YXV0aG9yPkhvbGEsIFYuPC9hdXRob3I+PGF1dGhvcj5JbWJlcnQsIEMuPC9h
dXRob3I+PGF1dGhvcj5LaXJrZXRlcnAtTW9sbGVyLCBLLjwvYXV0aG9yPjxhdXRob3I+TGViZWF1
eCwgRC48L2F1dGhvcj48YXV0aG9yPk9saXZlciwgQS48L2F1dGhvcj48YXV0aG9yPlVsbG1hbm4s
IEEuIEouPC9hdXRob3I+PGF1dGhvcj5XaWxsaWFtcywgQy48L2F1dGhvcj48YXV0aG9yPkVzY21p
ZCBTdHVkeSBHcm91cCBmb3IgQmlvZmlsbXM8L2F1dGhvcj48YXV0aG9yPkNvbnN1bHRpbmcgRXh0
ZXJuYWwgRXhwZXJ0IFdlcm5lciwgWmltbWVybGk8L2F1dGhvcj48L2F1dGhvcnM+PC9jb250cmli
dXRvcnM+PGF1dGgtYWRkcmVzcz5EZXBhcnRtZW50IG9mIENsaW5pY2FsIE1pY3JvYmlvbG9neSwg
Umlnc2hvc3BpdGFsZXQsIENvcGVuaGFnZW4sIERlbm1hcms7IERlcGFydG1lbnQgb2YgSW50ZXJu
YXRpb25hbCBIZWFsdGgsIEltbXVub2xvZ3kgYW5kIE1pY3JvYmlvbG9neSwgVW5pdmVyc2l0eSBv
ZiBDb3BlbmhhZ2VuLCBEZW5tYXJrLiBFbGVjdHJvbmljIGFkZHJlc3M6IGhvaWJ5QGhvaWJ5bmll
bHMuZGsuJiN4RDtEZXBhcnRtZW50IG9mIENsaW5pY2FsIE1pY3JvYmlvbG9neSwgUmlnc2hvc3Bp
dGFsZXQsIENvcGVuaGFnZW4sIERlbm1hcms7IERlcGFydG1lbnQgb2YgSW50ZXJuYXRpb25hbCBI
ZWFsdGgsIEltbXVub2xvZ3kgYW5kIE1pY3JvYmlvbG9neSwgVW5pdmVyc2l0eSBvZiBDb3Blbmhh
Z2VuLCBEZW5tYXJrLiYjeEQ7RGVwYXJ0bWVudCBvZiBDbGluaWNhbCBNaWNyb2Jpb2xvZ3ksIFJp
Z3Nob3NwaXRhbGV0LCBDb3BlbmhhZ2VuLCBEZW5tYXJrLiYjeEQ7RGVwYXJ0bWVudCBvZiBQdWxt
b25hcnkgYW5kIENyaXRpY2FsIENhcmUgTWVkaWNpbmUsIFRob3JheCBJbnN0aXR1dGUsIEhvc3Bp
dGFsIENsaW5pYywgQmFyY2Vsb25hOyBJbnN0aXR1dCBkJmFwb3M7SW52ZXN0aWdhY2lvbnMgQmlv
bWVkaXF1ZXMgQXVndXN0IFBpIGkgU3VueWVyIChJRElCQVBTKSwgQmFyY2Vsb25hOyBDZW50cm8g
ZGUgSW52ZXN0aWdhY2lvbiBCaW9tZWRpY2EgRW4gUmVkLSBFbmZlcm1lZGFkZXMgUmVzcGlyYXRv
cmlhcyAoQ0lCRVJFUyksIEJhcmNlbG9uYTsgYW5kIFVuaXZlcnNpdHkgb2YgQmFyY2Vsb25hLCBC
YXJjZWxvbmEsIFNwYWluLiYjeEQ7TGFib3JhdG9yeSBvZiBQaGFybWFjZXV0aWNhbCBNaWNyb2Jp
b2xvZ3ksIEdoZW50IFVuaXZlcnNpdHksIEdoZW50LCBCZWxnaXVtLiYjeEQ7TWljcm9iaWFsIEJp
b2ZpbG0gTGFib3JhdG9yeSwgSVJDQ1MgRm9uZGF6aW9uZSBTYW50YSBMdWNpYSwgUm9tZSwgSXRh
bHkuJiN4RDtEZXBhcnRtZW50IG9mIE1pY3JvYmlhbCBJbmZlY3Rpb24gYW5kIEltbXVuaXR5LCBD
ZW50ZXIgZm9yIE1pY3JvYmlhbCBJbnRlcmZhY2UgQmlvbG9neSwgT2hpbyBTdGF0ZSBVbml2ZXJz
aXR5LCBDb2x1bWJ1cywgT0gsIFVTQS4mI3hEO0luc3RpdHV0ZSBmb3IgTWljcm9iaW9sb2d5LCBN
YXNhcnlrIFVuaXZlcnNpdHkgYW5kIFN0IEFubmUmYXBvcztzIFVuaXZlcnNpdHkgSG9zcGl0YWws
IEJybm8sIEN6ZWNoIFJlcHVibGljLiYjeEQ7TGFib3JhdG9pcmUgRWNvbG9naWUgZXQgQmlvbG9n
aWUgZGVzIEludGVyYWN0aW9ucywgVW5pdmVyc2l0ZSBkZSBQb2l0aWVycywgUG9pdGllcnMsIEZy
YW5jZS4mI3hEO0RlcGFydG1lbnQgb2YgT3J0aG9wYWVkaWMgU3VyZ2VyeSwgSHZpZG92cmUgVW5p
dmVyc2l0eSBIb3NwaXRhbCwgSHZpZG92cmUsIERlbm1hcmsuJiN4RDtJbnN0aXR1dCBQYXN0ZXVy
LCBVbml0ZSBkZSBHZW5ldGlxdWUgZGVzIEJpb2ZpbG1zLCBQYXJpczsgVW5pdmVyc2l0ZSBQYXJp
cyBEZXNjYXJ0ZXMsIFNvcmJvbm5lIFBhcmlzIENpdGUsIEhvcGl0YWwgTmVja2VyIEVuZmFudHMg
TWFsYWRlcywgQ2VudHJlIGQmYXBvcztJbmZlY3Rpb2xvZ2llIE5lY2tlci1QYXN0ZXVyOyBhbmQg
SW5zdGl0dXQgSW1hZ2luZSwgUGFyaXMsIEZyYW5jZS4mI3hEO1NlcnZpY2lvIGRlIE1pY3JvYmlv
bG9naWEsIEhvc3BpdGFsIFVuaXZlcnNpdGFyaW8gU29uIEVzcGFzZXMsIEluc3RpdHV0byBkZSBJ
bnZlc3RpZ2FjaW9uIFNhbml0YXJpYSBkZSBQYWxtYSwgUGFsbWEgZGUgTWFsbG9yY2EsIFNwYWlu
LiYjeEQ7RGVwYXJ0bWVudCBvZiBJbnRlcm5hbCBNZWRpY2luZSBJSSwgSnVsaXVzLU1heGltaWxp
YW5zLVVuaXZlcnNpdHksIFd1cnpidXJnLCBHZXJtYW55LiYjeEQ7SW5zdGl0dXRlIG9mIEhlYWx0
aGNhcmUgQXNzb2NpYXRlZCBJbmZlY3Rpb24sIFVuaXZlcnNpdHkgb2YgdGhlIFdlc3Qgb2YgU2Nv
dGxhbmQsIFBhaXNsZXksIFVLLjwvYXV0aC1hZGRyZXNzPjx0aXRsZXM+PHRpdGxlPkVTQ01JRCBn
dWlkZWxpbmUgZm9yIHRoZSBkaWFnbm9zaXMgYW5kIHRyZWF0bWVudCBvZiBiaW9maWxtIGluZmVj
dGlvbnMgMjAxNDwvdGl0bGU+PHNlY29uZGFyeS10aXRsZT5DbGluIE1pY3JvYmlvbCBJbmZlY3Q8
L3NlY29uZGFyeS10aXRsZT48L3RpdGxlcz48cGVyaW9kaWNhbD48ZnVsbC10aXRsZT5DbGluIE1p
Y3JvYmlvbCBJbmZlY3Q8L2Z1bGwtdGl0bGU+PC9wZXJpb2RpY2FsPjxwYWdlcz5TMS0yNTwvcGFn
ZXM+PHZvbHVtZT4yMSBTdXBwbCAxPC92b2x1bWU+PGtleXdvcmRzPjxrZXl3b3JkPmJpb2ZpbG08
L2tleXdvcmQ+PGtleXdvcmQ+YmlvZmlsbSBkaWFnbm9zaXM8L2tleXdvcmQ+PGtleXdvcmQ+Ymlv
ZmlsbSBpbmZlY3Rpb25zPC9rZXl3b3JkPjxrZXl3b3JkPmJpb2ZpbG0gdHJlYXRtZW50PC9rZXl3
b3JkPjxrZXl3b3JkPmJpb2ZpbG0tYXNzb2NpYXRlZCBpbmZlY3Rpb25zPC9rZXl3b3JkPjxrZXl3
b3JkPmJpb2ZpbG0tYmFzZWQgaW5mZWN0aW9uczwva2V5d29yZD48a2V5d29yZD5ndWlkZWxpbmVz
PC9rZXl3b3JkPjwva2V5d29yZHM+PGRhdGVzPjx5ZWFyPjIwMTU8L3llYXI+PHB1Yi1kYXRlcz48
ZGF0ZT5NYXk8L2RhdGU+PC9wdWItZGF0ZXM+PC9kYXRlcz48aXNibj4xNDY5LTA2OTEgKEVsZWN0
cm9uaWMpJiN4RDsxMTk4LTc0M1ggKExpbmtpbmcpPC9pc2JuPjxhY2Nlc3Npb24tbnVtPjI1NTk2
Nzg0PC9hY2Nlc3Npb24tbnVtPjx1cmxzPjxyZWxhdGVkLXVybHM+PHVybD5odHRwOi8vd3d3Lm5j
YmkubmxtLm5paC5nb3YvcHVibWVkLzI1NTk2Nzg0PC91cmw+PC9yZWxhdGVkLXVybHM+PC91cmxz
PjxlbGVjdHJvbmljLXJlc291cmNlLW51bT4xMC4xMDE2L2ouY21pLjIwMTQuMTAuMDI0PC9lbGVj
dHJvbmljLXJlc291cmNlLW51bT48L3JlY29yZD48L0NpdGU+PC9FbmROb3RlPgB=
</w:fldData>
        </w:fldChar>
      </w:r>
      <w:r w:rsidR="006673F5" w:rsidRPr="008C10EC">
        <w:rPr>
          <w:rStyle w:val="highlight"/>
          <w:rFonts w:cs="Arial"/>
          <w:color w:val="000000"/>
          <w:sz w:val="24"/>
          <w:szCs w:val="24"/>
          <w:shd w:val="clear" w:color="auto" w:fill="FFFFFF"/>
        </w:rPr>
        <w:instrText xml:space="preserve"> ADDIN EN.CITE </w:instrText>
      </w:r>
      <w:r w:rsidR="006673F5" w:rsidRPr="008C10EC">
        <w:rPr>
          <w:rStyle w:val="highlight"/>
          <w:rFonts w:cs="Arial"/>
          <w:color w:val="000000"/>
          <w:sz w:val="24"/>
          <w:szCs w:val="24"/>
          <w:shd w:val="clear" w:color="auto" w:fill="FFFFFF"/>
        </w:rPr>
        <w:fldChar w:fldCharType="begin">
          <w:fldData xml:space="preserve">PEVuZE5vdGU+PENpdGU+PEF1dGhvcj5IYWxsLVN0b29kbGV5PC9BdXRob3I+PFllYXI+MjAwNjwv
WWVhcj48UmVjTnVtPjc0NzwvUmVjTnVtPjxEaXNwbGF5VGV4dD48c3R5bGUgZmFjZT0ic3VwZXJz
Y3JpcHQiPjIsMzwvc3R5bGU+PC9EaXNwbGF5VGV4dD48cmVjb3JkPjxyZWMtbnVtYmVyPjc0Nzwv
cmVjLW51bWJlcj48Zm9yZWlnbi1rZXlzPjxrZXkgYXBwPSJFTiIgZGItaWQ9InpwdHJ6YXdwZ3pm
dndqZWE1dzJweGZ0Mzl6OWZwcmU5d2V6ZSIgdGltZXN0YW1wPSIxNDU3ODg1ODc5Ij43NDc8L2tl
eT48L2ZvcmVpZ24ta2V5cz48cmVmLXR5cGUgbmFtZT0iSm91cm5hbCBBcnRpY2xlIj4xNzwvcmVm
LXR5cGU+PGNvbnRyaWJ1dG9ycz48YXV0aG9ycz48YXV0aG9yPkhhbGwtU3Rvb2RsZXksIEwuPC9h
dXRob3I+PGF1dGhvcj5IdSwgRi4gWi48L2F1dGhvcj48YXV0aG9yPkdpZXNla2UsIEEuPC9hdXRo
b3I+PGF1dGhvcj5OaXN0aWNvLCBMLjwvYXV0aG9yPjxhdXRob3I+Tmd1eWVuLCBELjwvYXV0aG9y
PjxhdXRob3I+SGF5ZXMsIEouPC9hdXRob3I+PGF1dGhvcj5Gb3JiZXMsIE0uPC9hdXRob3I+PGF1
dGhvcj5HcmVlbmJlcmcsIEQuIFAuPC9hdXRob3I+PGF1dGhvcj5EaWNlLCBCLjwvYXV0aG9yPjxh
dXRob3I+QnVycm93cywgQS48L2F1dGhvcj48YXV0aG9yPldhY2t5bSwgUC4gQS48L2F1dGhvcj48
YXV0aG9yPlN0b29kbGV5LCBQLjwvYXV0aG9yPjxhdXRob3I+UG9zdCwgSi4gQy48L2F1dGhvcj48
YXV0aG9yPkVocmxpY2gsIEcuIEQuPC9hdXRob3I+PGF1dGhvcj5LZXJzY2huZXIsIEouIEUuPC9h
dXRob3I+PC9hdXRob3JzPjwvY29udHJpYnV0b3JzPjxhdXRoLWFkZHJlc3M+Q2VudGVyIGZvciBH
ZW5vbWljIFNjaWVuY2VzLCBBbGxlZ2hlbnktU2luZ2VyIFJlc2VhcmNoIEluc3RpdHV0ZSwgUGl0
dHNidXJnaCwgUGEgMTUyMTIsIFVTQS48L2F1dGgtYWRkcmVzcz48dGl0bGVzPjx0aXRsZT5EaXJl
Y3QgZGV0ZWN0aW9uIG9mIGJhY3RlcmlhbCBiaW9maWxtcyBvbiB0aGUgbWlkZGxlLWVhciBtdWNv
c2Egb2YgY2hpbGRyZW4gd2l0aCBjaHJvbmljIG90aXRpcyBtZWRpYTwvdGl0bGU+PHNlY29uZGFy
eS10aXRsZT5KQU1BPC9zZWNvbmRhcnktdGl0bGU+PC90aXRsZXM+PHBlcmlvZGljYWw+PGZ1bGwt
dGl0bGU+SkFNQTwvZnVsbC10aXRsZT48L3BlcmlvZGljYWw+PHBhZ2VzPjIwMi0xMTwvcGFnZXM+
PHZvbHVtZT4yOTY8L3ZvbHVtZT48bnVtYmVyPjI8L251bWJlcj48a2V5d29yZHM+PGtleXdvcmQ+
QWRvbGVzY2VudDwva2V5d29yZD48a2V5d29yZD4qQmlvZmlsbXMvZ3Jvd3RoICZhbXA7IGRldmVs
b3BtZW50PC9rZXl3b3JkPjxrZXl3b3JkPkNoaWxkPC9rZXl3b3JkPjxrZXl3b3JkPkNoaWxkLCBQ
cmVzY2hvb2w8L2tleXdvcmQ+PGtleXdvcmQ+Q2hyb25pYyBEaXNlYXNlPC9rZXl3b3JkPjxrZXl3
b3JkPkVhciwgTWlkZGxlLyptaWNyb2Jpb2xvZ3kvcGF0aG9sb2d5PC9rZXl3b3JkPjxrZXl3b3Jk
PkZlbWFsZTwva2V5d29yZD48a2V5d29yZD5IdW1hbnM8L2tleXdvcmQ+PGtleXdvcmQ+SW4gU2l0
dSBIeWJyaWRpemF0aW9uLCBGbHVvcmVzY2VuY2U8L2tleXdvcmQ+PGtleXdvcmQ+SW5mYW50PC9r
ZXl3b3JkPjxrZXl3b3JkPk1hbGU8L2tleXdvcmQ+PGtleXdvcmQ+TWljcm9zY29weSwgQ29uZm9j
YWw8L2tleXdvcmQ+PGtleXdvcmQ+TXVjb3VzIE1lbWJyYW5lL21pY3JvYmlvbG9neS9wYXRob2xv
Z3k8L2tleXdvcmQ+PGtleXdvcmQ+T3RpdGlzIE1lZGlhLyptaWNyb2Jpb2xvZ3kvcGF0aG9sb2d5
PC9rZXl3b3JkPjxrZXl3b3JkPk90aXRpcyBNZWRpYSB3aXRoIEVmZnVzaW9uL21pY3JvYmlvbG9n
eS9wYXRob2xvZ3k8L2tleXdvcmQ+PGtleXdvcmQ+Uk5BLCBCYWN0ZXJpYWw8L2tleXdvcmQ+PGtl
eXdvcmQ+Uk5BLCBSaWJvc29tYWwsIDE2Uzwva2V5d29yZD48L2tleXdvcmRzPjxkYXRlcz48eWVh
cj4yMDA2PC95ZWFyPjxwdWItZGF0ZXM+PGRhdGU+SnVsIDEyPC9kYXRlPjwvcHViLWRhdGVzPjwv
ZGF0ZXM+PGlzYm4+MTUzOC0zNTk4IChFbGVjdHJvbmljKSYjeEQ7MDA5OC03NDg0IChMaW5raW5n
KTwvaXNibj48YWNjZXNzaW9uLW51bT4xNjgzNTQyNjwvYWNjZXNzaW9uLW51bT48dXJscz48cmVs
YXRlZC11cmxzPjx1cmw+aHR0cDovL3d3dy5uY2JpLm5sbS5uaWguZ292L3B1Ym1lZC8xNjgzNTQy
NjwvdXJsPjwvcmVsYXRlZC11cmxzPjwvdXJscz48Y3VzdG9tMj5QTUMxODg1Mzc5PC9jdXN0b20y
PjxlbGVjdHJvbmljLXJlc291cmNlLW51bT4xMC4xMDAxL2phbWEuMjk2LjIuMjAyPC9lbGVjdHJv
bmljLXJlc291cmNlLW51bT48L3JlY29yZD48L0NpdGU+PENpdGU+PEF1dGhvcj5Ib2lieTwvQXV0
aG9yPjxZZWFyPjIwMTU8L1llYXI+PFJlY051bT44NDY8L1JlY051bT48cmVjb3JkPjxyZWMtbnVt
YmVyPjg0NjwvcmVjLW51bWJlcj48Zm9yZWlnbi1rZXlzPjxrZXkgYXBwPSJFTiIgZGItaWQ9Inpw
dHJ6YXdwZ3pmdndqZWE1dzJweGZ0Mzl6OWZwcmU5d2V6ZSIgdGltZXN0YW1wPSIxNDU3ODg1ODgw
Ij44NDY8L2tleT48L2ZvcmVpZ24ta2V5cz48cmVmLXR5cGUgbmFtZT0iSm91cm5hbCBBcnRpY2xl
Ij4xNzwvcmVmLXR5cGU+PGNvbnRyaWJ1dG9ycz48YXV0aG9ycz48YXV0aG9yPkhvaWJ5LCBOLjwv
YXV0aG9yPjxhdXRob3I+Qmphcm5zaG9sdCwgVC48L2F1dGhvcj48YXV0aG9yPk1vc2VyLCBDLjwv
YXV0aG9yPjxhdXRob3I+QmFzc2ksIEcuIEwuPC9hdXRob3I+PGF1dGhvcj5Db2VueWUsIFQuPC9h
dXRob3I+PGF1dGhvcj5Eb25lbGxpLCBHLjwvYXV0aG9yPjxhdXRob3I+SGFsbC1TdG9vZGxleSwg
TC48L2F1dGhvcj48YXV0aG9yPkhvbGEsIFYuPC9hdXRob3I+PGF1dGhvcj5JbWJlcnQsIEMuPC9h
dXRob3I+PGF1dGhvcj5LaXJrZXRlcnAtTW9sbGVyLCBLLjwvYXV0aG9yPjxhdXRob3I+TGViZWF1
eCwgRC48L2F1dGhvcj48YXV0aG9yPk9saXZlciwgQS48L2F1dGhvcj48YXV0aG9yPlVsbG1hbm4s
IEEuIEouPC9hdXRob3I+PGF1dGhvcj5XaWxsaWFtcywgQy48L2F1dGhvcj48YXV0aG9yPkVzY21p
ZCBTdHVkeSBHcm91cCBmb3IgQmlvZmlsbXM8L2F1dGhvcj48YXV0aG9yPkNvbnN1bHRpbmcgRXh0
ZXJuYWwgRXhwZXJ0IFdlcm5lciwgWmltbWVybGk8L2F1dGhvcj48L2F1dGhvcnM+PC9jb250cmli
dXRvcnM+PGF1dGgtYWRkcmVzcz5EZXBhcnRtZW50IG9mIENsaW5pY2FsIE1pY3JvYmlvbG9neSwg
Umlnc2hvc3BpdGFsZXQsIENvcGVuaGFnZW4sIERlbm1hcms7IERlcGFydG1lbnQgb2YgSW50ZXJu
YXRpb25hbCBIZWFsdGgsIEltbXVub2xvZ3kgYW5kIE1pY3JvYmlvbG9neSwgVW5pdmVyc2l0eSBv
ZiBDb3BlbmhhZ2VuLCBEZW5tYXJrLiBFbGVjdHJvbmljIGFkZHJlc3M6IGhvaWJ5QGhvaWJ5bmll
bHMuZGsuJiN4RDtEZXBhcnRtZW50IG9mIENsaW5pY2FsIE1pY3JvYmlvbG9neSwgUmlnc2hvc3Bp
dGFsZXQsIENvcGVuaGFnZW4sIERlbm1hcms7IERlcGFydG1lbnQgb2YgSW50ZXJuYXRpb25hbCBI
ZWFsdGgsIEltbXVub2xvZ3kgYW5kIE1pY3JvYmlvbG9neSwgVW5pdmVyc2l0eSBvZiBDb3Blbmhh
Z2VuLCBEZW5tYXJrLiYjeEQ7RGVwYXJ0bWVudCBvZiBDbGluaWNhbCBNaWNyb2Jpb2xvZ3ksIFJp
Z3Nob3NwaXRhbGV0LCBDb3BlbmhhZ2VuLCBEZW5tYXJrLiYjeEQ7RGVwYXJ0bWVudCBvZiBQdWxt
b25hcnkgYW5kIENyaXRpY2FsIENhcmUgTWVkaWNpbmUsIFRob3JheCBJbnN0aXR1dGUsIEhvc3Bp
dGFsIENsaW5pYywgQmFyY2Vsb25hOyBJbnN0aXR1dCBkJmFwb3M7SW52ZXN0aWdhY2lvbnMgQmlv
bWVkaXF1ZXMgQXVndXN0IFBpIGkgU3VueWVyIChJRElCQVBTKSwgQmFyY2Vsb25hOyBDZW50cm8g
ZGUgSW52ZXN0aWdhY2lvbiBCaW9tZWRpY2EgRW4gUmVkLSBFbmZlcm1lZGFkZXMgUmVzcGlyYXRv
cmlhcyAoQ0lCRVJFUyksIEJhcmNlbG9uYTsgYW5kIFVuaXZlcnNpdHkgb2YgQmFyY2Vsb25hLCBC
YXJjZWxvbmEsIFNwYWluLiYjeEQ7TGFib3JhdG9yeSBvZiBQaGFybWFjZXV0aWNhbCBNaWNyb2Jp
b2xvZ3ksIEdoZW50IFVuaXZlcnNpdHksIEdoZW50LCBCZWxnaXVtLiYjeEQ7TWljcm9iaWFsIEJp
b2ZpbG0gTGFib3JhdG9yeSwgSVJDQ1MgRm9uZGF6aW9uZSBTYW50YSBMdWNpYSwgUm9tZSwgSXRh
bHkuJiN4RDtEZXBhcnRtZW50IG9mIE1pY3JvYmlhbCBJbmZlY3Rpb24gYW5kIEltbXVuaXR5LCBD
ZW50ZXIgZm9yIE1pY3JvYmlhbCBJbnRlcmZhY2UgQmlvbG9neSwgT2hpbyBTdGF0ZSBVbml2ZXJz
aXR5LCBDb2x1bWJ1cywgT0gsIFVTQS4mI3hEO0luc3RpdHV0ZSBmb3IgTWljcm9iaW9sb2d5LCBN
YXNhcnlrIFVuaXZlcnNpdHkgYW5kIFN0IEFubmUmYXBvcztzIFVuaXZlcnNpdHkgSG9zcGl0YWws
IEJybm8sIEN6ZWNoIFJlcHVibGljLiYjeEQ7TGFib3JhdG9pcmUgRWNvbG9naWUgZXQgQmlvbG9n
aWUgZGVzIEludGVyYWN0aW9ucywgVW5pdmVyc2l0ZSBkZSBQb2l0aWVycywgUG9pdGllcnMsIEZy
YW5jZS4mI3hEO0RlcGFydG1lbnQgb2YgT3J0aG9wYWVkaWMgU3VyZ2VyeSwgSHZpZG92cmUgVW5p
dmVyc2l0eSBIb3NwaXRhbCwgSHZpZG92cmUsIERlbm1hcmsuJiN4RDtJbnN0aXR1dCBQYXN0ZXVy
LCBVbml0ZSBkZSBHZW5ldGlxdWUgZGVzIEJpb2ZpbG1zLCBQYXJpczsgVW5pdmVyc2l0ZSBQYXJp
cyBEZXNjYXJ0ZXMsIFNvcmJvbm5lIFBhcmlzIENpdGUsIEhvcGl0YWwgTmVja2VyIEVuZmFudHMg
TWFsYWRlcywgQ2VudHJlIGQmYXBvcztJbmZlY3Rpb2xvZ2llIE5lY2tlci1QYXN0ZXVyOyBhbmQg
SW5zdGl0dXQgSW1hZ2luZSwgUGFyaXMsIEZyYW5jZS4mI3hEO1NlcnZpY2lvIGRlIE1pY3JvYmlv
bG9naWEsIEhvc3BpdGFsIFVuaXZlcnNpdGFyaW8gU29uIEVzcGFzZXMsIEluc3RpdHV0byBkZSBJ
bnZlc3RpZ2FjaW9uIFNhbml0YXJpYSBkZSBQYWxtYSwgUGFsbWEgZGUgTWFsbG9yY2EsIFNwYWlu
LiYjeEQ7RGVwYXJ0bWVudCBvZiBJbnRlcm5hbCBNZWRpY2luZSBJSSwgSnVsaXVzLU1heGltaWxp
YW5zLVVuaXZlcnNpdHksIFd1cnpidXJnLCBHZXJtYW55LiYjeEQ7SW5zdGl0dXRlIG9mIEhlYWx0
aGNhcmUgQXNzb2NpYXRlZCBJbmZlY3Rpb24sIFVuaXZlcnNpdHkgb2YgdGhlIFdlc3Qgb2YgU2Nv
dGxhbmQsIFBhaXNsZXksIFVLLjwvYXV0aC1hZGRyZXNzPjx0aXRsZXM+PHRpdGxlPkVTQ01JRCBn
dWlkZWxpbmUgZm9yIHRoZSBkaWFnbm9zaXMgYW5kIHRyZWF0bWVudCBvZiBiaW9maWxtIGluZmVj
dGlvbnMgMjAxNDwvdGl0bGU+PHNlY29uZGFyeS10aXRsZT5DbGluIE1pY3JvYmlvbCBJbmZlY3Q8
L3NlY29uZGFyeS10aXRsZT48L3RpdGxlcz48cGVyaW9kaWNhbD48ZnVsbC10aXRsZT5DbGluIE1p
Y3JvYmlvbCBJbmZlY3Q8L2Z1bGwtdGl0bGU+PC9wZXJpb2RpY2FsPjxwYWdlcz5TMS0yNTwvcGFn
ZXM+PHZvbHVtZT4yMSBTdXBwbCAxPC92b2x1bWU+PGtleXdvcmRzPjxrZXl3b3JkPmJpb2ZpbG08
L2tleXdvcmQ+PGtleXdvcmQ+YmlvZmlsbSBkaWFnbm9zaXM8L2tleXdvcmQ+PGtleXdvcmQ+Ymlv
ZmlsbSBpbmZlY3Rpb25zPC9rZXl3b3JkPjxrZXl3b3JkPmJpb2ZpbG0gdHJlYXRtZW50PC9rZXl3
b3JkPjxrZXl3b3JkPmJpb2ZpbG0tYXNzb2NpYXRlZCBpbmZlY3Rpb25zPC9rZXl3b3JkPjxrZXl3
b3JkPmJpb2ZpbG0tYmFzZWQgaW5mZWN0aW9uczwva2V5d29yZD48a2V5d29yZD5ndWlkZWxpbmVz
PC9rZXl3b3JkPjwva2V5d29yZHM+PGRhdGVzPjx5ZWFyPjIwMTU8L3llYXI+PHB1Yi1kYXRlcz48
ZGF0ZT5NYXk8L2RhdGU+PC9wdWItZGF0ZXM+PC9kYXRlcz48aXNibj4xNDY5LTA2OTEgKEVsZWN0
cm9uaWMpJiN4RDsxMTk4LTc0M1ggKExpbmtpbmcpPC9pc2JuPjxhY2Nlc3Npb24tbnVtPjI1NTk2
Nzg0PC9hY2Nlc3Npb24tbnVtPjx1cmxzPjxyZWxhdGVkLXVybHM+PHVybD5odHRwOi8vd3d3Lm5j
YmkubmxtLm5paC5nb3YvcHVibWVkLzI1NTk2Nzg0PC91cmw+PC9yZWxhdGVkLXVybHM+PC91cmxz
PjxlbGVjdHJvbmljLXJlc291cmNlLW51bT4xMC4xMDE2L2ouY21pLjIwMTQuMTAuMDI0PC9lbGVj
dHJvbmljLXJlc291cmNlLW51bT48L3JlY29yZD48L0NpdGU+PC9FbmROb3RlPgB=
</w:fldData>
        </w:fldChar>
      </w:r>
      <w:r w:rsidR="006673F5" w:rsidRPr="008C10EC">
        <w:rPr>
          <w:rStyle w:val="highlight"/>
          <w:rFonts w:cs="Arial"/>
          <w:color w:val="000000"/>
          <w:sz w:val="24"/>
          <w:szCs w:val="24"/>
          <w:shd w:val="clear" w:color="auto" w:fill="FFFFFF"/>
        </w:rPr>
        <w:instrText xml:space="preserve"> ADDIN EN.CITE.DATA </w:instrText>
      </w:r>
      <w:r w:rsidR="006673F5" w:rsidRPr="008C10EC">
        <w:rPr>
          <w:rStyle w:val="highlight"/>
          <w:rFonts w:cs="Arial"/>
          <w:color w:val="000000"/>
          <w:sz w:val="24"/>
          <w:szCs w:val="24"/>
          <w:shd w:val="clear" w:color="auto" w:fill="FFFFFF"/>
        </w:rPr>
      </w:r>
      <w:r w:rsidR="006673F5" w:rsidRPr="008C10EC">
        <w:rPr>
          <w:rStyle w:val="highlight"/>
          <w:rFonts w:cs="Arial"/>
          <w:color w:val="000000"/>
          <w:sz w:val="24"/>
          <w:szCs w:val="24"/>
          <w:shd w:val="clear" w:color="auto" w:fill="FFFFFF"/>
        </w:rPr>
        <w:fldChar w:fldCharType="end"/>
      </w:r>
      <w:r w:rsidR="006673F5" w:rsidRPr="008C10EC">
        <w:rPr>
          <w:rStyle w:val="highlight"/>
          <w:rFonts w:cs="Arial"/>
          <w:color w:val="000000"/>
          <w:sz w:val="24"/>
          <w:szCs w:val="24"/>
          <w:shd w:val="clear" w:color="auto" w:fill="FFFFFF"/>
        </w:rPr>
      </w:r>
      <w:r w:rsidR="006673F5" w:rsidRPr="008C10EC">
        <w:rPr>
          <w:rStyle w:val="highlight"/>
          <w:rFonts w:cs="Arial"/>
          <w:color w:val="000000"/>
          <w:sz w:val="24"/>
          <w:szCs w:val="24"/>
          <w:shd w:val="clear" w:color="auto" w:fill="FFFFFF"/>
        </w:rPr>
        <w:fldChar w:fldCharType="separate"/>
      </w:r>
      <w:r w:rsidR="006673F5" w:rsidRPr="008C10EC">
        <w:rPr>
          <w:rStyle w:val="highlight"/>
          <w:rFonts w:cs="Arial"/>
          <w:noProof/>
          <w:color w:val="000000"/>
          <w:sz w:val="24"/>
          <w:szCs w:val="24"/>
          <w:shd w:val="clear" w:color="auto" w:fill="FFFFFF"/>
          <w:vertAlign w:val="superscript"/>
        </w:rPr>
        <w:t>2,3</w:t>
      </w:r>
      <w:r w:rsidR="006673F5" w:rsidRPr="008C10EC">
        <w:rPr>
          <w:rStyle w:val="highlight"/>
          <w:rFonts w:cs="Arial"/>
          <w:color w:val="000000"/>
          <w:sz w:val="24"/>
          <w:szCs w:val="24"/>
          <w:shd w:val="clear" w:color="auto" w:fill="FFFFFF"/>
        </w:rPr>
        <w:fldChar w:fldCharType="end"/>
      </w:r>
      <w:r w:rsidR="006673F5" w:rsidRPr="008C10EC">
        <w:rPr>
          <w:sz w:val="24"/>
          <w:szCs w:val="24"/>
        </w:rPr>
        <w:t>.</w:t>
      </w:r>
      <w:r w:rsidR="00F47EC5" w:rsidRPr="008C10EC">
        <w:rPr>
          <w:sz w:val="24"/>
          <w:szCs w:val="24"/>
        </w:rPr>
        <w:t xml:space="preserve"> Importantly, </w:t>
      </w:r>
      <w:r w:rsidR="00F47EC5" w:rsidRPr="008C10EC">
        <w:rPr>
          <w:rFonts w:cs="Arial"/>
          <w:color w:val="000000"/>
          <w:sz w:val="24"/>
          <w:szCs w:val="24"/>
          <w:shd w:val="clear" w:color="auto" w:fill="FFFFFF"/>
        </w:rPr>
        <w:t>the majority of the sinus tract samples (73%) contained active bacterial cells, which were associated with inflammation</w:t>
      </w:r>
      <w:r w:rsidR="008C10EC">
        <w:rPr>
          <w:rFonts w:cs="Arial"/>
          <w:color w:val="000000"/>
          <w:sz w:val="24"/>
          <w:szCs w:val="24"/>
          <w:shd w:val="clear" w:color="auto" w:fill="FFFFFF"/>
        </w:rPr>
        <w:t>,</w:t>
      </w:r>
      <w:r w:rsidR="00F47EC5" w:rsidRPr="008C10EC">
        <w:rPr>
          <w:rFonts w:cs="Arial"/>
          <w:color w:val="000000"/>
          <w:sz w:val="24"/>
          <w:szCs w:val="24"/>
          <w:shd w:val="clear" w:color="auto" w:fill="FFFFFF"/>
        </w:rPr>
        <w:t xml:space="preserve"> thus suggesting the histology of HS</w:t>
      </w:r>
      <w:r w:rsidR="00701C80" w:rsidRPr="008C10EC">
        <w:rPr>
          <w:rFonts w:cs="Arial"/>
          <w:color w:val="000000"/>
          <w:sz w:val="24"/>
          <w:szCs w:val="24"/>
          <w:shd w:val="clear" w:color="auto" w:fill="FFFFFF"/>
        </w:rPr>
        <w:t xml:space="preserve"> may</w:t>
      </w:r>
      <w:r w:rsidR="00F47EC5" w:rsidRPr="008C10EC">
        <w:rPr>
          <w:rFonts w:cs="Arial"/>
          <w:color w:val="000000"/>
          <w:sz w:val="24"/>
          <w:szCs w:val="24"/>
          <w:shd w:val="clear" w:color="auto" w:fill="FFFFFF"/>
        </w:rPr>
        <w:t xml:space="preserve"> provide ideal settings for</w:t>
      </w:r>
      <w:r w:rsidR="008C10EC">
        <w:rPr>
          <w:rFonts w:cs="Arial"/>
          <w:color w:val="000000"/>
          <w:sz w:val="24"/>
          <w:szCs w:val="24"/>
          <w:shd w:val="clear" w:color="auto" w:fill="FFFFFF"/>
        </w:rPr>
        <w:t xml:space="preserve"> biofilm </w:t>
      </w:r>
      <w:r w:rsidR="008C10EC" w:rsidRPr="008C10EC">
        <w:rPr>
          <w:rFonts w:cs="Arial"/>
          <w:color w:val="000000"/>
          <w:sz w:val="24"/>
          <w:szCs w:val="24"/>
          <w:shd w:val="clear" w:color="auto" w:fill="FFFFFF"/>
        </w:rPr>
        <w:t>growth</w:t>
      </w:r>
      <w:r w:rsidR="00F47EC5" w:rsidRPr="008C10EC">
        <w:rPr>
          <w:rFonts w:cs="Arial"/>
          <w:color w:val="000000"/>
          <w:sz w:val="24"/>
          <w:szCs w:val="24"/>
          <w:shd w:val="clear" w:color="auto" w:fill="FFFFFF"/>
        </w:rPr>
        <w:t>.</w:t>
      </w:r>
      <w:r w:rsidR="006673F5" w:rsidRPr="008C10EC">
        <w:rPr>
          <w:sz w:val="24"/>
          <w:szCs w:val="24"/>
        </w:rPr>
        <w:t xml:space="preserve"> </w:t>
      </w:r>
      <w:r w:rsidR="004B1545" w:rsidRPr="008C10EC">
        <w:rPr>
          <w:sz w:val="24"/>
          <w:szCs w:val="24"/>
        </w:rPr>
        <w:t xml:space="preserve">This important study makes a clear link between a biofilm involvement and chronic inflammation in the late stages of the disease. However, other biofilm studies looking at </w:t>
      </w:r>
      <w:r w:rsidR="004B1545" w:rsidRPr="008C10EC">
        <w:rPr>
          <w:color w:val="000000"/>
          <w:sz w:val="24"/>
          <w:szCs w:val="24"/>
          <w:shd w:val="clear" w:color="auto" w:fill="FFFFFF"/>
        </w:rPr>
        <w:t>clinically unaffected HS</w:t>
      </w:r>
      <w:r w:rsidR="004B1545" w:rsidRPr="008C10EC">
        <w:rPr>
          <w:rStyle w:val="apple-converted-space"/>
          <w:color w:val="000000"/>
          <w:sz w:val="24"/>
          <w:szCs w:val="24"/>
          <w:shd w:val="clear" w:color="auto" w:fill="FFFFFF"/>
        </w:rPr>
        <w:t> </w:t>
      </w:r>
      <w:r w:rsidR="004B1545" w:rsidRPr="008C10EC">
        <w:rPr>
          <w:sz w:val="24"/>
          <w:szCs w:val="24"/>
        </w:rPr>
        <w:t xml:space="preserve">skin and samples from acute HS found little or no evidence of biofilms </w:t>
      </w:r>
      <w:r w:rsidR="004B1545" w:rsidRPr="008C10EC">
        <w:rPr>
          <w:sz w:val="24"/>
          <w:szCs w:val="24"/>
        </w:rPr>
        <w:fldChar w:fldCharType="begin"/>
      </w:r>
      <w:r w:rsidR="008C10EC">
        <w:rPr>
          <w:sz w:val="24"/>
          <w:szCs w:val="24"/>
        </w:rPr>
        <w:instrText xml:space="preserve"> ADDIN EN.CITE &lt;EndNote&gt;&lt;Cite&gt;&lt;Author&gt;RING&lt;/Author&gt;&lt;Year&gt;2017&lt;/Year&gt;&lt;RecNum&gt;2294&lt;/RecNum&gt;&lt;DisplayText&gt;&lt;style face="superscript"&gt;6,7&lt;/style&gt;&lt;/DisplayText&gt;&lt;record&gt;&lt;rec-number&gt;2294&lt;/rec-number&gt;&lt;foreign-keys&gt;&lt;key app="EN" db-id="zptrzawpgzfvwjea5w2pxft39z9fpre9weze" timestamp="1473542236"&gt;2294&lt;/key&gt;&lt;/foreign-keys&gt;&lt;ref-type name="Journal Article"&gt;17&lt;/ref-type&gt;&lt;contributors&gt;&lt;authors&gt;&lt;author&gt;RING, Hans Christian&lt;/author&gt;&lt;author&gt;BAY, Lene&lt;/author&gt;&lt;author&gt;KALLENBACH, Klaus&lt;/author&gt;&lt;author&gt;MILLER, Iben M&lt;/author&gt;&lt;author&gt;PRENS, Errol&lt;/author&gt;&lt;author&gt;SAUNTE, Ditte M&lt;/author&gt;&lt;author&gt;BJARNSHOLT, Thomas&lt;/author&gt;&lt;author&gt;JEMEC, Gregor BE&lt;/author&gt;&lt;/authors&gt;&lt;/contributors&gt;&lt;titles&gt;&lt;title&gt;Normal Skin Microbiota is Altered in Pre-clinical Hidradenitis Suppurativa&lt;/title&gt;&lt;/titles&gt;&lt;dates&gt;&lt;year&gt;2017&lt;/year&gt;&lt;/dates&gt;&lt;urls&gt;&lt;/urls&gt;&lt;/record&gt;&lt;/Cite&gt;&lt;Cite&gt;&lt;Author&gt;Okoye&lt;/Author&gt;&lt;Year&gt;2016&lt;/Year&gt;&lt;RecNum&gt;2295&lt;/RecNum&gt;&lt;record&gt;&lt;rec-number&gt;2295&lt;/rec-number&gt;&lt;foreign-keys&gt;&lt;key app="EN" db-id="zptrzawpgzfvwjea5w2pxft39z9fpre9weze" timestamp="1473542327"&gt;2295&lt;/key&gt;&lt;/foreign-keys&gt;&lt;ref-type name="Journal Article"&gt;17&lt;/ref-type&gt;&lt;contributors&gt;&lt;authors&gt;&lt;author&gt;Okoye, GA&lt;/author&gt;&lt;author&gt;Vlassova, N&lt;/author&gt;&lt;author&gt;Olowoyeye, O&lt;/author&gt;&lt;author&gt;Agostinho, A&lt;/author&gt;&lt;author&gt;James, G&lt;/author&gt;&lt;author&gt;Stewart, PS&lt;/author&gt;&lt;author&gt;Leung, S&lt;/author&gt;&lt;author&gt;Lazarus, G&lt;/author&gt;&lt;/authors&gt;&lt;/contributors&gt;&lt;titles&gt;&lt;title&gt;Bacterial Biofilm in Acute Lesions of Hidradenitis Suppurativa&lt;/title&gt;&lt;secondary-title&gt;British Journal of Dermatology&lt;/secondary-title&gt;&lt;/titles&gt;&lt;periodical&gt;&lt;full-title&gt;British Journal of Dermatology&lt;/full-title&gt;&lt;/periodical&gt;&lt;dates&gt;&lt;year&gt;2016&lt;/year&gt;&lt;/dates&gt;&lt;isbn&gt;1365-2133&lt;/isbn&gt;&lt;urls&gt;&lt;/urls&gt;&lt;/record&gt;&lt;/Cite&gt;&lt;/EndNote&gt;</w:instrText>
      </w:r>
      <w:r w:rsidR="004B1545" w:rsidRPr="008C10EC">
        <w:rPr>
          <w:sz w:val="24"/>
          <w:szCs w:val="24"/>
        </w:rPr>
        <w:fldChar w:fldCharType="separate"/>
      </w:r>
      <w:r w:rsidR="008C10EC" w:rsidRPr="008C10EC">
        <w:rPr>
          <w:noProof/>
          <w:sz w:val="24"/>
          <w:szCs w:val="24"/>
          <w:vertAlign w:val="superscript"/>
        </w:rPr>
        <w:t>6,7</w:t>
      </w:r>
      <w:r w:rsidR="004B1545" w:rsidRPr="008C10EC">
        <w:rPr>
          <w:sz w:val="24"/>
          <w:szCs w:val="24"/>
        </w:rPr>
        <w:fldChar w:fldCharType="end"/>
      </w:r>
      <w:r w:rsidR="004B1545" w:rsidRPr="008C10EC">
        <w:rPr>
          <w:sz w:val="24"/>
          <w:szCs w:val="24"/>
        </w:rPr>
        <w:t xml:space="preserve"> </w:t>
      </w:r>
      <w:r w:rsidR="00701C80" w:rsidRPr="008C10EC">
        <w:rPr>
          <w:sz w:val="24"/>
          <w:szCs w:val="24"/>
        </w:rPr>
        <w:t xml:space="preserve">thus </w:t>
      </w:r>
      <w:r w:rsidR="008C10EC">
        <w:rPr>
          <w:sz w:val="24"/>
          <w:szCs w:val="24"/>
        </w:rPr>
        <w:t>sugges</w:t>
      </w:r>
      <w:r w:rsidR="00F47EC5" w:rsidRPr="008C10EC">
        <w:rPr>
          <w:sz w:val="24"/>
          <w:szCs w:val="24"/>
        </w:rPr>
        <w:t xml:space="preserve">ting </w:t>
      </w:r>
      <w:r w:rsidR="004B1545" w:rsidRPr="008C10EC">
        <w:rPr>
          <w:sz w:val="24"/>
          <w:szCs w:val="24"/>
        </w:rPr>
        <w:t xml:space="preserve">that biofilm formation is involved in </w:t>
      </w:r>
      <w:r w:rsidR="00596612" w:rsidRPr="008C10EC">
        <w:rPr>
          <w:sz w:val="24"/>
          <w:szCs w:val="24"/>
        </w:rPr>
        <w:t>exacerbating or possibly progressing the disease to later stages</w:t>
      </w:r>
      <w:r w:rsidR="005A7585">
        <w:rPr>
          <w:sz w:val="24"/>
          <w:szCs w:val="24"/>
        </w:rPr>
        <w:t xml:space="preserve"> (Figure 1)</w:t>
      </w:r>
      <w:r w:rsidR="00596612" w:rsidRPr="008C10EC">
        <w:rPr>
          <w:sz w:val="24"/>
          <w:szCs w:val="24"/>
        </w:rPr>
        <w:t xml:space="preserve">. The </w:t>
      </w:r>
      <w:r w:rsidR="00596612" w:rsidRPr="008C10EC">
        <w:rPr>
          <w:sz w:val="24"/>
          <w:szCs w:val="24"/>
        </w:rPr>
        <w:lastRenderedPageBreak/>
        <w:t>mounting evidence that biofilms have an involvement in HS warrant</w:t>
      </w:r>
      <w:r w:rsidR="008C10EC">
        <w:rPr>
          <w:sz w:val="24"/>
          <w:szCs w:val="24"/>
        </w:rPr>
        <w:t>s</w:t>
      </w:r>
      <w:r w:rsidR="00596612" w:rsidRPr="008C10EC">
        <w:rPr>
          <w:sz w:val="24"/>
          <w:szCs w:val="24"/>
        </w:rPr>
        <w:t xml:space="preserve"> consideration of a biofilm-based treatment strategy such as is employed in other chr</w:t>
      </w:r>
      <w:r w:rsidR="00644719" w:rsidRPr="008C10EC">
        <w:rPr>
          <w:sz w:val="24"/>
          <w:szCs w:val="24"/>
        </w:rPr>
        <w:t>onic wound biofilm infections</w:t>
      </w:r>
      <w:r w:rsidR="00644719" w:rsidRPr="008C10EC">
        <w:rPr>
          <w:sz w:val="24"/>
          <w:szCs w:val="24"/>
        </w:rPr>
        <w:fldChar w:fldCharType="begin"/>
      </w:r>
      <w:r w:rsidR="008C10EC">
        <w:rPr>
          <w:sz w:val="24"/>
          <w:szCs w:val="24"/>
        </w:rPr>
        <w:instrText xml:space="preserve"> ADDIN EN.CITE &lt;EndNote&gt;&lt;Cite&gt;&lt;Author&gt;Jones&lt;/Author&gt;&lt;Year&gt;2012&lt;/Year&gt;&lt;RecNum&gt;2297&lt;/RecNum&gt;&lt;DisplayText&gt;&lt;style face="superscript"&gt;8&lt;/style&gt;&lt;/DisplayText&gt;&lt;record&gt;&lt;rec-number&gt;2297&lt;/rec-number&gt;&lt;foreign-keys&gt;&lt;key app="EN" db-id="zptrzawpgzfvwjea5w2pxft39z9fpre9weze" timestamp="1473543551"&gt;2297&lt;/key&gt;&lt;/foreign-keys&gt;&lt;ref-type name="Journal Article"&gt;17&lt;/ref-type&gt;&lt;contributors&gt;&lt;authors&gt;&lt;author&gt;Jones, C. E.&lt;/author&gt;&lt;author&gt;Kennedy, J. P.&lt;/author&gt;&lt;/authors&gt;&lt;/contributors&gt;&lt;auth-address&gt;Department of Pharmaceutical Sciences, South University School of Pharmacy , Savannah, Georgia .&lt;/auth-address&gt;&lt;titles&gt;&lt;title&gt;Treatment Options to Manage Wound Biofilm&lt;/title&gt;&lt;secondary-title&gt;Adv Wound Care (New Rochelle)&lt;/secondary-title&gt;&lt;/titles&gt;&lt;periodical&gt;&lt;full-title&gt;Adv Wound Care (New Rochelle)&lt;/full-title&gt;&lt;/periodical&gt;&lt;pages&gt;120-126&lt;/pages&gt;&lt;volume&gt;1&lt;/volume&gt;&lt;number&gt;3&lt;/number&gt;&lt;dates&gt;&lt;year&gt;2012&lt;/year&gt;&lt;pub-dates&gt;&lt;date&gt;Jun&lt;/date&gt;&lt;/pub-dates&gt;&lt;/dates&gt;&lt;isbn&gt;2162-1918 (Print)&amp;#xD;2162-1918 (Linking)&lt;/isbn&gt;&lt;accession-num&gt;24527291&lt;/accession-num&gt;&lt;urls&gt;&lt;related-urls&gt;&lt;url&gt;http://www.ncbi.nlm.nih.gov/pubmed/24527291&lt;/url&gt;&lt;/related-urls&gt;&lt;/urls&gt;&lt;custom2&gt;PMC3623577&lt;/custom2&gt;&lt;electronic-resource-num&gt;10.1089/wound.2011.0300&lt;/electronic-resource-num&gt;&lt;/record&gt;&lt;/Cite&gt;&lt;/EndNote&gt;</w:instrText>
      </w:r>
      <w:r w:rsidR="00644719" w:rsidRPr="008C10EC">
        <w:rPr>
          <w:sz w:val="24"/>
          <w:szCs w:val="24"/>
        </w:rPr>
        <w:fldChar w:fldCharType="separate"/>
      </w:r>
      <w:r w:rsidR="008C10EC" w:rsidRPr="008C10EC">
        <w:rPr>
          <w:noProof/>
          <w:sz w:val="24"/>
          <w:szCs w:val="24"/>
          <w:vertAlign w:val="superscript"/>
        </w:rPr>
        <w:t>8</w:t>
      </w:r>
      <w:r w:rsidR="00644719" w:rsidRPr="008C10EC">
        <w:rPr>
          <w:sz w:val="24"/>
          <w:szCs w:val="24"/>
        </w:rPr>
        <w:fldChar w:fldCharType="end"/>
      </w:r>
      <w:r w:rsidR="00596612" w:rsidRPr="008C10EC">
        <w:rPr>
          <w:sz w:val="24"/>
          <w:szCs w:val="24"/>
        </w:rPr>
        <w:t xml:space="preserve"> in which</w:t>
      </w:r>
      <w:r w:rsidR="00596612" w:rsidRPr="008C10EC">
        <w:rPr>
          <w:color w:val="000000"/>
          <w:sz w:val="24"/>
          <w:szCs w:val="24"/>
          <w:shd w:val="clear" w:color="auto" w:fill="FFFFFF"/>
        </w:rPr>
        <w:t xml:space="preserve"> a </w:t>
      </w:r>
      <w:r w:rsidR="008238C2" w:rsidRPr="008C10EC">
        <w:rPr>
          <w:color w:val="000000"/>
          <w:sz w:val="24"/>
          <w:szCs w:val="24"/>
          <w:shd w:val="clear" w:color="auto" w:fill="FFFFFF"/>
        </w:rPr>
        <w:t xml:space="preserve">combination of high doses of </w:t>
      </w:r>
      <w:r w:rsidR="00596612" w:rsidRPr="008C10EC">
        <w:rPr>
          <w:color w:val="000000"/>
          <w:sz w:val="24"/>
          <w:szCs w:val="24"/>
          <w:shd w:val="clear" w:color="auto" w:fill="FFFFFF"/>
        </w:rPr>
        <w:t xml:space="preserve">locally administered </w:t>
      </w:r>
      <w:r w:rsidR="008238C2" w:rsidRPr="008C10EC">
        <w:rPr>
          <w:color w:val="000000"/>
          <w:sz w:val="24"/>
          <w:szCs w:val="24"/>
          <w:shd w:val="clear" w:color="auto" w:fill="FFFFFF"/>
        </w:rPr>
        <w:t xml:space="preserve">antibiotics </w:t>
      </w:r>
      <w:r w:rsidR="00596612" w:rsidRPr="008C10EC">
        <w:rPr>
          <w:color w:val="000000"/>
          <w:sz w:val="24"/>
          <w:szCs w:val="24"/>
          <w:shd w:val="clear" w:color="auto" w:fill="FFFFFF"/>
        </w:rPr>
        <w:t>and</w:t>
      </w:r>
      <w:r w:rsidR="008238C2" w:rsidRPr="008C10EC">
        <w:rPr>
          <w:color w:val="000000"/>
          <w:sz w:val="24"/>
          <w:szCs w:val="24"/>
          <w:shd w:val="clear" w:color="auto" w:fill="FFFFFF"/>
        </w:rPr>
        <w:t xml:space="preserve"> </w:t>
      </w:r>
      <w:r w:rsidR="00596612" w:rsidRPr="008C10EC">
        <w:rPr>
          <w:color w:val="000000"/>
          <w:sz w:val="24"/>
          <w:szCs w:val="24"/>
          <w:shd w:val="clear" w:color="auto" w:fill="FFFFFF"/>
        </w:rPr>
        <w:t xml:space="preserve">aggressive </w:t>
      </w:r>
      <w:r w:rsidR="008238C2" w:rsidRPr="008C10EC">
        <w:rPr>
          <w:color w:val="000000"/>
          <w:sz w:val="24"/>
          <w:szCs w:val="24"/>
          <w:shd w:val="clear" w:color="auto" w:fill="FFFFFF"/>
        </w:rPr>
        <w:t>early surgical excision or de-roofing may reflect the most optimal treatment strategy for these patients. </w:t>
      </w:r>
    </w:p>
    <w:p w14:paraId="0A8F485E" w14:textId="77777777" w:rsidR="006F6E66" w:rsidRDefault="006F6E66" w:rsidP="003714A3">
      <w:pPr>
        <w:pStyle w:val="NoSpacing"/>
        <w:spacing w:line="480" w:lineRule="auto"/>
        <w:rPr>
          <w:sz w:val="24"/>
          <w:szCs w:val="24"/>
        </w:rPr>
      </w:pPr>
    </w:p>
    <w:p w14:paraId="1C01CB6D" w14:textId="6DEBD5DD" w:rsidR="003714A3" w:rsidRPr="003714A3" w:rsidRDefault="003714A3" w:rsidP="003714A3">
      <w:pPr>
        <w:spacing w:line="480" w:lineRule="auto"/>
        <w:rPr>
          <w:sz w:val="24"/>
          <w:szCs w:val="24"/>
        </w:rPr>
      </w:pPr>
      <w:proofErr w:type="gramStart"/>
      <w:r>
        <w:rPr>
          <w:sz w:val="24"/>
          <w:szCs w:val="24"/>
        </w:rPr>
        <w:t>Figure 1.</w:t>
      </w:r>
      <w:proofErr w:type="gramEnd"/>
      <w:r>
        <w:rPr>
          <w:sz w:val="24"/>
          <w:szCs w:val="24"/>
        </w:rPr>
        <w:t xml:space="preserve"> </w:t>
      </w:r>
      <w:proofErr w:type="gramStart"/>
      <w:r w:rsidRPr="003714A3">
        <w:rPr>
          <w:sz w:val="24"/>
          <w:szCs w:val="24"/>
        </w:rPr>
        <w:t xml:space="preserve">Emerging picture of the role of bacterial biofilm in chronic hidradenitis </w:t>
      </w:r>
      <w:proofErr w:type="spellStart"/>
      <w:r w:rsidRPr="003714A3">
        <w:rPr>
          <w:sz w:val="24"/>
          <w:szCs w:val="24"/>
        </w:rPr>
        <w:t>suppurativa</w:t>
      </w:r>
      <w:proofErr w:type="spellEnd"/>
      <w:r w:rsidRPr="003714A3">
        <w:rPr>
          <w:sz w:val="24"/>
          <w:szCs w:val="24"/>
        </w:rPr>
        <w:t>.</w:t>
      </w:r>
      <w:proofErr w:type="gramEnd"/>
      <w:r w:rsidRPr="003714A3">
        <w:rPr>
          <w:sz w:val="24"/>
          <w:szCs w:val="24"/>
        </w:rPr>
        <w:t xml:space="preserve"> Bacterial biofilms attached to the walls of the sinuses, hair fragments, keratinous plug material and </w:t>
      </w:r>
      <w:proofErr w:type="spellStart"/>
      <w:r w:rsidRPr="003714A3">
        <w:rPr>
          <w:sz w:val="24"/>
          <w:szCs w:val="24"/>
        </w:rPr>
        <w:t>corneocytes</w:t>
      </w:r>
      <w:proofErr w:type="spellEnd"/>
      <w:r w:rsidRPr="003714A3">
        <w:rPr>
          <w:sz w:val="24"/>
          <w:szCs w:val="24"/>
        </w:rPr>
        <w:t xml:space="preserve"> elicit a massive infiltration of inflammatory cells, including neutrophils and macrophages, which cannot clear the protected biofilm but damage the surrounding tissue, exacerbating the disease. Note that although the fluid in the sinuses and dilated follicle may contain many inflammatory cells it may be relatively devoid of planktonic bacteria, thus the full extent of the bacterial involvement in the progression to chronic stages of the disease may not be readily declared.</w:t>
      </w:r>
    </w:p>
    <w:p w14:paraId="4B0E2031" w14:textId="089D7799" w:rsidR="003714A3" w:rsidRDefault="003714A3" w:rsidP="003714A3">
      <w:pPr>
        <w:pStyle w:val="NoSpacing"/>
        <w:spacing w:line="480" w:lineRule="auto"/>
        <w:rPr>
          <w:sz w:val="24"/>
          <w:szCs w:val="24"/>
        </w:rPr>
      </w:pPr>
    </w:p>
    <w:p w14:paraId="222AD78D" w14:textId="2C3E9B88" w:rsidR="00BA6FD5" w:rsidRDefault="00BA6FD5" w:rsidP="003714A3">
      <w:pPr>
        <w:pStyle w:val="NoSpacing"/>
        <w:spacing w:line="480" w:lineRule="auto"/>
        <w:rPr>
          <w:sz w:val="24"/>
          <w:szCs w:val="24"/>
        </w:rPr>
      </w:pPr>
      <w:proofErr w:type="gramStart"/>
      <w:r>
        <w:rPr>
          <w:sz w:val="24"/>
          <w:szCs w:val="24"/>
        </w:rPr>
        <w:t>Acknowledgements.</w:t>
      </w:r>
      <w:proofErr w:type="gramEnd"/>
      <w:r>
        <w:rPr>
          <w:sz w:val="24"/>
          <w:szCs w:val="24"/>
        </w:rPr>
        <w:t xml:space="preserve"> The author thanks Rebecca Porter for her input and creation of the schematic and Dr. Ring, </w:t>
      </w:r>
      <w:r w:rsidRPr="00BA6FD5">
        <w:rPr>
          <w:sz w:val="24"/>
          <w:szCs w:val="24"/>
        </w:rPr>
        <w:t>Roskilde Hospital, University of Copenhagen</w:t>
      </w:r>
      <w:r>
        <w:rPr>
          <w:sz w:val="24"/>
          <w:szCs w:val="24"/>
        </w:rPr>
        <w:t xml:space="preserve"> for helpful comments on the clinical aspects of the schematic.</w:t>
      </w:r>
    </w:p>
    <w:p w14:paraId="62100EF0" w14:textId="77777777" w:rsidR="003714A3" w:rsidRPr="008C10EC" w:rsidRDefault="003714A3" w:rsidP="006F6E66">
      <w:pPr>
        <w:pStyle w:val="NoSpacing"/>
        <w:spacing w:line="480" w:lineRule="auto"/>
        <w:rPr>
          <w:sz w:val="24"/>
          <w:szCs w:val="24"/>
        </w:rPr>
      </w:pPr>
    </w:p>
    <w:p w14:paraId="35D7ED6E" w14:textId="77777777" w:rsidR="00652970" w:rsidRPr="008C10EC" w:rsidRDefault="006F6E66" w:rsidP="006F6E66">
      <w:pPr>
        <w:pStyle w:val="NoSpacing"/>
        <w:spacing w:line="480" w:lineRule="auto"/>
        <w:rPr>
          <w:sz w:val="24"/>
          <w:szCs w:val="24"/>
        </w:rPr>
      </w:pPr>
      <w:proofErr w:type="gramStart"/>
      <w:r w:rsidRPr="008C10EC">
        <w:rPr>
          <w:sz w:val="24"/>
          <w:szCs w:val="24"/>
        </w:rPr>
        <w:t>Conflicts of Interest.</w:t>
      </w:r>
      <w:proofErr w:type="gramEnd"/>
      <w:r w:rsidRPr="008C10EC">
        <w:rPr>
          <w:sz w:val="24"/>
          <w:szCs w:val="24"/>
        </w:rPr>
        <w:t xml:space="preserve"> Dr Stoodley consults for Smith and Nephew and </w:t>
      </w:r>
      <w:proofErr w:type="spellStart"/>
      <w:r w:rsidRPr="008C10EC">
        <w:rPr>
          <w:sz w:val="24"/>
          <w:szCs w:val="24"/>
        </w:rPr>
        <w:t>Biocomposites</w:t>
      </w:r>
      <w:proofErr w:type="spellEnd"/>
      <w:r w:rsidRPr="008C10EC">
        <w:rPr>
          <w:sz w:val="24"/>
          <w:szCs w:val="24"/>
        </w:rPr>
        <w:t xml:space="preserve"> Ltd.</w:t>
      </w:r>
    </w:p>
    <w:p w14:paraId="37BC600A" w14:textId="14717BFE" w:rsidR="00652970" w:rsidRPr="008C10EC" w:rsidRDefault="008C10EC" w:rsidP="008C10EC">
      <w:pPr>
        <w:pStyle w:val="NoSpacing"/>
        <w:spacing w:line="600" w:lineRule="auto"/>
        <w:rPr>
          <w:sz w:val="24"/>
          <w:szCs w:val="24"/>
        </w:rPr>
      </w:pPr>
      <w:r w:rsidRPr="008C10EC">
        <w:rPr>
          <w:sz w:val="24"/>
          <w:szCs w:val="24"/>
        </w:rPr>
        <w:t>References</w:t>
      </w:r>
    </w:p>
    <w:p w14:paraId="2A285662" w14:textId="77777777" w:rsidR="008C10EC" w:rsidRPr="008C10EC" w:rsidRDefault="00652970" w:rsidP="008C10EC">
      <w:pPr>
        <w:pStyle w:val="EndNoteBibliography"/>
        <w:spacing w:after="0" w:line="600" w:lineRule="auto"/>
        <w:ind w:left="720" w:hanging="720"/>
        <w:rPr>
          <w:sz w:val="24"/>
          <w:szCs w:val="24"/>
        </w:rPr>
      </w:pPr>
      <w:r w:rsidRPr="008C10EC">
        <w:rPr>
          <w:rFonts w:asciiTheme="minorHAnsi" w:hAnsiTheme="minorHAnsi"/>
          <w:sz w:val="24"/>
          <w:szCs w:val="24"/>
        </w:rPr>
        <w:lastRenderedPageBreak/>
        <w:fldChar w:fldCharType="begin"/>
      </w:r>
      <w:r w:rsidRPr="008C10EC">
        <w:rPr>
          <w:rFonts w:asciiTheme="minorHAnsi" w:hAnsiTheme="minorHAnsi"/>
          <w:sz w:val="24"/>
          <w:szCs w:val="24"/>
          <w:lang w:val="da-DK"/>
        </w:rPr>
        <w:instrText xml:space="preserve"> ADDIN EN.REFLIST </w:instrText>
      </w:r>
      <w:r w:rsidRPr="008C10EC">
        <w:rPr>
          <w:rFonts w:asciiTheme="minorHAnsi" w:hAnsiTheme="minorHAnsi"/>
          <w:sz w:val="24"/>
          <w:szCs w:val="24"/>
        </w:rPr>
        <w:fldChar w:fldCharType="separate"/>
      </w:r>
      <w:r w:rsidR="008C10EC" w:rsidRPr="008C10EC">
        <w:rPr>
          <w:sz w:val="24"/>
          <w:szCs w:val="24"/>
        </w:rPr>
        <w:t>1</w:t>
      </w:r>
      <w:r w:rsidR="008C10EC" w:rsidRPr="008C10EC">
        <w:rPr>
          <w:sz w:val="24"/>
          <w:szCs w:val="24"/>
        </w:rPr>
        <w:tab/>
        <w:t>Zouboulis CC, Desai N, Emtestam L</w:t>
      </w:r>
      <w:r w:rsidR="008C10EC" w:rsidRPr="008C10EC">
        <w:rPr>
          <w:i/>
          <w:sz w:val="24"/>
          <w:szCs w:val="24"/>
        </w:rPr>
        <w:t xml:space="preserve"> et al.</w:t>
      </w:r>
      <w:r w:rsidR="008C10EC" w:rsidRPr="008C10EC">
        <w:rPr>
          <w:sz w:val="24"/>
          <w:szCs w:val="24"/>
        </w:rPr>
        <w:t xml:space="preserve"> European S1 guideline for the treatment of hidradenitis suppurativa/acne inversa. </w:t>
      </w:r>
      <w:r w:rsidR="008C10EC" w:rsidRPr="008C10EC">
        <w:rPr>
          <w:i/>
          <w:sz w:val="24"/>
          <w:szCs w:val="24"/>
        </w:rPr>
        <w:t>J Eur Acad Dermatol Venereol</w:t>
      </w:r>
      <w:r w:rsidR="008C10EC" w:rsidRPr="008C10EC">
        <w:rPr>
          <w:sz w:val="24"/>
          <w:szCs w:val="24"/>
        </w:rPr>
        <w:t xml:space="preserve"> 2015; </w:t>
      </w:r>
      <w:r w:rsidR="008C10EC" w:rsidRPr="008C10EC">
        <w:rPr>
          <w:b/>
          <w:sz w:val="24"/>
          <w:szCs w:val="24"/>
        </w:rPr>
        <w:t>29</w:t>
      </w:r>
      <w:r w:rsidR="008C10EC" w:rsidRPr="008C10EC">
        <w:rPr>
          <w:sz w:val="24"/>
          <w:szCs w:val="24"/>
        </w:rPr>
        <w:t>: 619-44.</w:t>
      </w:r>
    </w:p>
    <w:p w14:paraId="59F76FEA"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2</w:t>
      </w:r>
      <w:r w:rsidRPr="008C10EC">
        <w:rPr>
          <w:sz w:val="24"/>
          <w:szCs w:val="24"/>
        </w:rPr>
        <w:tab/>
        <w:t>Hall-Stoodley L, Hu FZ, Gieseke A</w:t>
      </w:r>
      <w:r w:rsidRPr="008C10EC">
        <w:rPr>
          <w:i/>
          <w:sz w:val="24"/>
          <w:szCs w:val="24"/>
        </w:rPr>
        <w:t xml:space="preserve"> et al.</w:t>
      </w:r>
      <w:r w:rsidRPr="008C10EC">
        <w:rPr>
          <w:sz w:val="24"/>
          <w:szCs w:val="24"/>
        </w:rPr>
        <w:t xml:space="preserve"> Direct detection of bacterial biofilms on the middle-ear mucosa of children with chronic otitis media. </w:t>
      </w:r>
      <w:r w:rsidRPr="008C10EC">
        <w:rPr>
          <w:i/>
          <w:sz w:val="24"/>
          <w:szCs w:val="24"/>
        </w:rPr>
        <w:t>JAMA</w:t>
      </w:r>
      <w:r w:rsidRPr="008C10EC">
        <w:rPr>
          <w:sz w:val="24"/>
          <w:szCs w:val="24"/>
        </w:rPr>
        <w:t xml:space="preserve"> 2006; </w:t>
      </w:r>
      <w:r w:rsidRPr="008C10EC">
        <w:rPr>
          <w:b/>
          <w:sz w:val="24"/>
          <w:szCs w:val="24"/>
        </w:rPr>
        <w:t>296</w:t>
      </w:r>
      <w:r w:rsidRPr="008C10EC">
        <w:rPr>
          <w:sz w:val="24"/>
          <w:szCs w:val="24"/>
        </w:rPr>
        <w:t>: 202-11.</w:t>
      </w:r>
    </w:p>
    <w:p w14:paraId="3A81B462"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3</w:t>
      </w:r>
      <w:r w:rsidRPr="008C10EC">
        <w:rPr>
          <w:sz w:val="24"/>
          <w:szCs w:val="24"/>
        </w:rPr>
        <w:tab/>
        <w:t>Hoiby N, Bjarnsholt T, Moser C</w:t>
      </w:r>
      <w:r w:rsidRPr="008C10EC">
        <w:rPr>
          <w:i/>
          <w:sz w:val="24"/>
          <w:szCs w:val="24"/>
        </w:rPr>
        <w:t xml:space="preserve"> et al.</w:t>
      </w:r>
      <w:r w:rsidRPr="008C10EC">
        <w:rPr>
          <w:sz w:val="24"/>
          <w:szCs w:val="24"/>
        </w:rPr>
        <w:t xml:space="preserve"> ESCMID guideline for the diagnosis and treatment of biofilm infections 2014. </w:t>
      </w:r>
      <w:r w:rsidRPr="008C10EC">
        <w:rPr>
          <w:i/>
          <w:sz w:val="24"/>
          <w:szCs w:val="24"/>
        </w:rPr>
        <w:t>Clin Microbiol Infect</w:t>
      </w:r>
      <w:r w:rsidRPr="008C10EC">
        <w:rPr>
          <w:sz w:val="24"/>
          <w:szCs w:val="24"/>
        </w:rPr>
        <w:t xml:space="preserve"> 2015; </w:t>
      </w:r>
      <w:r w:rsidRPr="008C10EC">
        <w:rPr>
          <w:b/>
          <w:sz w:val="24"/>
          <w:szCs w:val="24"/>
        </w:rPr>
        <w:t>21 Suppl 1</w:t>
      </w:r>
      <w:r w:rsidRPr="008C10EC">
        <w:rPr>
          <w:sz w:val="24"/>
          <w:szCs w:val="24"/>
        </w:rPr>
        <w:t>: S1-25.</w:t>
      </w:r>
    </w:p>
    <w:p w14:paraId="652E7597"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4</w:t>
      </w:r>
      <w:r w:rsidRPr="008C10EC">
        <w:rPr>
          <w:sz w:val="24"/>
          <w:szCs w:val="24"/>
        </w:rPr>
        <w:tab/>
        <w:t xml:space="preserve">Kathju S, Lasko LA, Stoodley P. Considering hidradenitis suppurativa as a bacterial biofilm disease. </w:t>
      </w:r>
      <w:r w:rsidRPr="008C10EC">
        <w:rPr>
          <w:i/>
          <w:sz w:val="24"/>
          <w:szCs w:val="24"/>
        </w:rPr>
        <w:t>FEMS immunology and medical microbiology</w:t>
      </w:r>
      <w:r w:rsidRPr="008C10EC">
        <w:rPr>
          <w:sz w:val="24"/>
          <w:szCs w:val="24"/>
        </w:rPr>
        <w:t xml:space="preserve"> 2012; </w:t>
      </w:r>
      <w:r w:rsidRPr="008C10EC">
        <w:rPr>
          <w:b/>
          <w:sz w:val="24"/>
          <w:szCs w:val="24"/>
        </w:rPr>
        <w:t>65</w:t>
      </w:r>
      <w:r w:rsidRPr="008C10EC">
        <w:rPr>
          <w:sz w:val="24"/>
          <w:szCs w:val="24"/>
        </w:rPr>
        <w:t>: 385-9.</w:t>
      </w:r>
    </w:p>
    <w:p w14:paraId="34604E98"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5</w:t>
      </w:r>
      <w:r w:rsidRPr="008C10EC">
        <w:rPr>
          <w:sz w:val="24"/>
          <w:szCs w:val="24"/>
        </w:rPr>
        <w:tab/>
        <w:t>Ring HC, Bay L, Nilsson M</w:t>
      </w:r>
      <w:r w:rsidRPr="008C10EC">
        <w:rPr>
          <w:i/>
          <w:sz w:val="24"/>
          <w:szCs w:val="24"/>
        </w:rPr>
        <w:t xml:space="preserve"> et al.</w:t>
      </w:r>
      <w:r w:rsidRPr="008C10EC">
        <w:rPr>
          <w:sz w:val="24"/>
          <w:szCs w:val="24"/>
        </w:rPr>
        <w:t xml:space="preserve"> Bacterial Biofilm in Chronic Lesions of Hidradenitis Suppurativa. </w:t>
      </w:r>
      <w:r w:rsidRPr="008C10EC">
        <w:rPr>
          <w:i/>
          <w:sz w:val="24"/>
          <w:szCs w:val="24"/>
        </w:rPr>
        <w:t>Br J Dermatol</w:t>
      </w:r>
      <w:r w:rsidRPr="008C10EC">
        <w:rPr>
          <w:sz w:val="24"/>
          <w:szCs w:val="24"/>
        </w:rPr>
        <w:t xml:space="preserve"> 2016.</w:t>
      </w:r>
    </w:p>
    <w:p w14:paraId="2BB81085"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6</w:t>
      </w:r>
      <w:r w:rsidRPr="008C10EC">
        <w:rPr>
          <w:sz w:val="24"/>
          <w:szCs w:val="24"/>
        </w:rPr>
        <w:tab/>
        <w:t>RING HC, BAY L, KALLENBACH K</w:t>
      </w:r>
      <w:r w:rsidRPr="008C10EC">
        <w:rPr>
          <w:i/>
          <w:sz w:val="24"/>
          <w:szCs w:val="24"/>
        </w:rPr>
        <w:t xml:space="preserve"> et al.</w:t>
      </w:r>
      <w:r w:rsidRPr="008C10EC">
        <w:rPr>
          <w:sz w:val="24"/>
          <w:szCs w:val="24"/>
        </w:rPr>
        <w:t xml:space="preserve"> Normal Skin Microbiota is Altered in Pre-clinical Hidradenitis Suppurativa. 2017.</w:t>
      </w:r>
    </w:p>
    <w:p w14:paraId="08AB7067"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7</w:t>
      </w:r>
      <w:r w:rsidRPr="008C10EC">
        <w:rPr>
          <w:sz w:val="24"/>
          <w:szCs w:val="24"/>
        </w:rPr>
        <w:tab/>
        <w:t>Okoye G, Vlassova N, Olowoyeye O</w:t>
      </w:r>
      <w:r w:rsidRPr="008C10EC">
        <w:rPr>
          <w:i/>
          <w:sz w:val="24"/>
          <w:szCs w:val="24"/>
        </w:rPr>
        <w:t xml:space="preserve"> et al.</w:t>
      </w:r>
      <w:r w:rsidRPr="008C10EC">
        <w:rPr>
          <w:sz w:val="24"/>
          <w:szCs w:val="24"/>
        </w:rPr>
        <w:t xml:space="preserve"> Bacterial Biofilm in Acute Lesions of Hidradenitis Suppurativa. </w:t>
      </w:r>
      <w:r w:rsidRPr="008C10EC">
        <w:rPr>
          <w:i/>
          <w:sz w:val="24"/>
          <w:szCs w:val="24"/>
        </w:rPr>
        <w:t>British Journal of Dermatology</w:t>
      </w:r>
      <w:r w:rsidRPr="008C10EC">
        <w:rPr>
          <w:sz w:val="24"/>
          <w:szCs w:val="24"/>
        </w:rPr>
        <w:t xml:space="preserve"> 2016.</w:t>
      </w:r>
    </w:p>
    <w:p w14:paraId="112EB355" w14:textId="77777777" w:rsidR="008C10EC" w:rsidRPr="008C10EC" w:rsidRDefault="008C10EC" w:rsidP="008C10EC">
      <w:pPr>
        <w:pStyle w:val="EndNoteBibliography"/>
        <w:spacing w:line="600" w:lineRule="auto"/>
        <w:ind w:left="720" w:hanging="720"/>
        <w:rPr>
          <w:sz w:val="24"/>
          <w:szCs w:val="24"/>
        </w:rPr>
      </w:pPr>
      <w:r w:rsidRPr="008C10EC">
        <w:rPr>
          <w:sz w:val="24"/>
          <w:szCs w:val="24"/>
        </w:rPr>
        <w:t>8</w:t>
      </w:r>
      <w:r w:rsidRPr="008C10EC">
        <w:rPr>
          <w:sz w:val="24"/>
          <w:szCs w:val="24"/>
        </w:rPr>
        <w:tab/>
        <w:t xml:space="preserve">Jones CE, Kennedy JP. Treatment Options to Manage Wound Biofilm. </w:t>
      </w:r>
      <w:r w:rsidRPr="008C10EC">
        <w:rPr>
          <w:i/>
          <w:sz w:val="24"/>
          <w:szCs w:val="24"/>
        </w:rPr>
        <w:t>Adv Wound Care (New Rochelle)</w:t>
      </w:r>
      <w:r w:rsidRPr="008C10EC">
        <w:rPr>
          <w:sz w:val="24"/>
          <w:szCs w:val="24"/>
        </w:rPr>
        <w:t xml:space="preserve"> 2012; </w:t>
      </w:r>
      <w:r w:rsidRPr="008C10EC">
        <w:rPr>
          <w:b/>
          <w:sz w:val="24"/>
          <w:szCs w:val="24"/>
        </w:rPr>
        <w:t>1</w:t>
      </w:r>
      <w:r w:rsidRPr="008C10EC">
        <w:rPr>
          <w:sz w:val="24"/>
          <w:szCs w:val="24"/>
        </w:rPr>
        <w:t>: 120-6.</w:t>
      </w:r>
    </w:p>
    <w:p w14:paraId="3057ACFD" w14:textId="3403CF26" w:rsidR="006F6E66" w:rsidRPr="008C10EC" w:rsidRDefault="00652970" w:rsidP="008C10EC">
      <w:pPr>
        <w:pStyle w:val="NoSpacing"/>
        <w:spacing w:line="600" w:lineRule="auto"/>
        <w:rPr>
          <w:sz w:val="24"/>
          <w:szCs w:val="24"/>
        </w:rPr>
      </w:pPr>
      <w:r w:rsidRPr="008C10EC">
        <w:rPr>
          <w:sz w:val="24"/>
          <w:szCs w:val="24"/>
        </w:rPr>
        <w:fldChar w:fldCharType="end"/>
      </w:r>
    </w:p>
    <w:sectPr w:rsidR="006F6E66" w:rsidRPr="008C10EC" w:rsidSect="006F6E66">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9F315" w14:textId="77777777" w:rsidR="002575F5" w:rsidRDefault="002575F5" w:rsidP="006F6E66">
      <w:pPr>
        <w:spacing w:after="0" w:line="240" w:lineRule="auto"/>
      </w:pPr>
      <w:r>
        <w:separator/>
      </w:r>
    </w:p>
  </w:endnote>
  <w:endnote w:type="continuationSeparator" w:id="0">
    <w:p w14:paraId="186C1F55" w14:textId="77777777" w:rsidR="002575F5" w:rsidRDefault="002575F5" w:rsidP="006F6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866323"/>
      <w:docPartObj>
        <w:docPartGallery w:val="Page Numbers (Bottom of Page)"/>
        <w:docPartUnique/>
      </w:docPartObj>
    </w:sdtPr>
    <w:sdtEndPr>
      <w:rPr>
        <w:noProof/>
      </w:rPr>
    </w:sdtEndPr>
    <w:sdtContent>
      <w:p w14:paraId="7FB2915A" w14:textId="77777777" w:rsidR="00C10AC1" w:rsidRDefault="00C10AC1">
        <w:pPr>
          <w:pStyle w:val="Footer"/>
          <w:jc w:val="right"/>
        </w:pPr>
        <w:r>
          <w:fldChar w:fldCharType="begin"/>
        </w:r>
        <w:r>
          <w:instrText xml:space="preserve"> PAGE   \* MERGEFORMAT </w:instrText>
        </w:r>
        <w:r>
          <w:fldChar w:fldCharType="separate"/>
        </w:r>
        <w:r w:rsidR="00175892">
          <w:rPr>
            <w:noProof/>
          </w:rPr>
          <w:t>1</w:t>
        </w:r>
        <w:r>
          <w:rPr>
            <w:noProof/>
          </w:rPr>
          <w:fldChar w:fldCharType="end"/>
        </w:r>
      </w:p>
    </w:sdtContent>
  </w:sdt>
  <w:p w14:paraId="007F3717" w14:textId="77777777" w:rsidR="00C10AC1" w:rsidRDefault="00C10A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891D9" w14:textId="77777777" w:rsidR="002575F5" w:rsidRDefault="002575F5" w:rsidP="006F6E66">
      <w:pPr>
        <w:spacing w:after="0" w:line="240" w:lineRule="auto"/>
      </w:pPr>
      <w:r>
        <w:separator/>
      </w:r>
    </w:p>
  </w:footnote>
  <w:footnote w:type="continuationSeparator" w:id="0">
    <w:p w14:paraId="631E2D66" w14:textId="77777777" w:rsidR="002575F5" w:rsidRDefault="002575F5" w:rsidP="006F6E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hyphenationZone w:val="425"/>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rzawpgzfvwjea5w2pxft39z9fpre9weze&quot;&gt;Implant Retrieval Analysis&lt;record-ids&gt;&lt;item&gt;747&lt;/item&gt;&lt;item&gt;846&lt;/item&gt;&lt;item&gt;2001&lt;/item&gt;&lt;item&gt;2216&lt;/item&gt;&lt;item&gt;2283&lt;/item&gt;&lt;item&gt;2294&lt;/item&gt;&lt;item&gt;2295&lt;/item&gt;&lt;item&gt;2297&lt;/item&gt;&lt;/record-ids&gt;&lt;/item&gt;&lt;/Libraries&gt;"/>
  </w:docVars>
  <w:rsids>
    <w:rsidRoot w:val="0068692D"/>
    <w:rsid w:val="000001CC"/>
    <w:rsid w:val="0000035C"/>
    <w:rsid w:val="0000122C"/>
    <w:rsid w:val="0000327F"/>
    <w:rsid w:val="00004948"/>
    <w:rsid w:val="00004A87"/>
    <w:rsid w:val="00004C54"/>
    <w:rsid w:val="000074B4"/>
    <w:rsid w:val="00011A69"/>
    <w:rsid w:val="00011DCD"/>
    <w:rsid w:val="00012228"/>
    <w:rsid w:val="00013D1B"/>
    <w:rsid w:val="00014207"/>
    <w:rsid w:val="00020319"/>
    <w:rsid w:val="0002072B"/>
    <w:rsid w:val="0002149E"/>
    <w:rsid w:val="00022997"/>
    <w:rsid w:val="00024802"/>
    <w:rsid w:val="00024EF0"/>
    <w:rsid w:val="00025556"/>
    <w:rsid w:val="0002649D"/>
    <w:rsid w:val="00027728"/>
    <w:rsid w:val="00037D3F"/>
    <w:rsid w:val="00041CA1"/>
    <w:rsid w:val="00043697"/>
    <w:rsid w:val="000456C1"/>
    <w:rsid w:val="000462E6"/>
    <w:rsid w:val="00046835"/>
    <w:rsid w:val="000477C8"/>
    <w:rsid w:val="0005258E"/>
    <w:rsid w:val="00054563"/>
    <w:rsid w:val="00054D3C"/>
    <w:rsid w:val="0005525A"/>
    <w:rsid w:val="0005555E"/>
    <w:rsid w:val="000605EE"/>
    <w:rsid w:val="000608AB"/>
    <w:rsid w:val="00063453"/>
    <w:rsid w:val="00063C19"/>
    <w:rsid w:val="00064546"/>
    <w:rsid w:val="00065847"/>
    <w:rsid w:val="00065FAA"/>
    <w:rsid w:val="0006738F"/>
    <w:rsid w:val="0007698C"/>
    <w:rsid w:val="00080C8C"/>
    <w:rsid w:val="00081B08"/>
    <w:rsid w:val="000843EF"/>
    <w:rsid w:val="00091E36"/>
    <w:rsid w:val="0009238F"/>
    <w:rsid w:val="00092D7C"/>
    <w:rsid w:val="0009308E"/>
    <w:rsid w:val="00094099"/>
    <w:rsid w:val="000946EB"/>
    <w:rsid w:val="00096E94"/>
    <w:rsid w:val="00097141"/>
    <w:rsid w:val="000A1236"/>
    <w:rsid w:val="000A13D5"/>
    <w:rsid w:val="000A1D8D"/>
    <w:rsid w:val="000A1EF2"/>
    <w:rsid w:val="000A42E8"/>
    <w:rsid w:val="000B0B59"/>
    <w:rsid w:val="000B23D4"/>
    <w:rsid w:val="000B6B5D"/>
    <w:rsid w:val="000B6C1F"/>
    <w:rsid w:val="000B7319"/>
    <w:rsid w:val="000C04D2"/>
    <w:rsid w:val="000C1336"/>
    <w:rsid w:val="000C1788"/>
    <w:rsid w:val="000C1A4D"/>
    <w:rsid w:val="000C2C00"/>
    <w:rsid w:val="000C315F"/>
    <w:rsid w:val="000C336A"/>
    <w:rsid w:val="000C6F76"/>
    <w:rsid w:val="000C74EE"/>
    <w:rsid w:val="000C7EE0"/>
    <w:rsid w:val="000D000A"/>
    <w:rsid w:val="000D0E70"/>
    <w:rsid w:val="000D0F98"/>
    <w:rsid w:val="000D1333"/>
    <w:rsid w:val="000D3A9E"/>
    <w:rsid w:val="000D3DB7"/>
    <w:rsid w:val="000D4EEB"/>
    <w:rsid w:val="000D62A9"/>
    <w:rsid w:val="000D73E7"/>
    <w:rsid w:val="000D747F"/>
    <w:rsid w:val="000D75BC"/>
    <w:rsid w:val="000E163E"/>
    <w:rsid w:val="000E2391"/>
    <w:rsid w:val="000E56A9"/>
    <w:rsid w:val="000E5B7A"/>
    <w:rsid w:val="000E6F73"/>
    <w:rsid w:val="000E719E"/>
    <w:rsid w:val="000F57DB"/>
    <w:rsid w:val="000F7E09"/>
    <w:rsid w:val="000F7E0B"/>
    <w:rsid w:val="00100C5C"/>
    <w:rsid w:val="001018E9"/>
    <w:rsid w:val="00103032"/>
    <w:rsid w:val="001070EC"/>
    <w:rsid w:val="00111AD0"/>
    <w:rsid w:val="00114003"/>
    <w:rsid w:val="001163A3"/>
    <w:rsid w:val="00117D2E"/>
    <w:rsid w:val="00121A61"/>
    <w:rsid w:val="00124DB1"/>
    <w:rsid w:val="001250DB"/>
    <w:rsid w:val="0013084F"/>
    <w:rsid w:val="00134E34"/>
    <w:rsid w:val="001351CB"/>
    <w:rsid w:val="00141CBB"/>
    <w:rsid w:val="00143F92"/>
    <w:rsid w:val="00144326"/>
    <w:rsid w:val="001466E9"/>
    <w:rsid w:val="0014683D"/>
    <w:rsid w:val="00151F71"/>
    <w:rsid w:val="00152480"/>
    <w:rsid w:val="0015292C"/>
    <w:rsid w:val="0015510B"/>
    <w:rsid w:val="0016721E"/>
    <w:rsid w:val="00167E21"/>
    <w:rsid w:val="0017125A"/>
    <w:rsid w:val="0017493C"/>
    <w:rsid w:val="00175892"/>
    <w:rsid w:val="00175CD1"/>
    <w:rsid w:val="00176EC3"/>
    <w:rsid w:val="00181454"/>
    <w:rsid w:val="00181EA7"/>
    <w:rsid w:val="00181FE1"/>
    <w:rsid w:val="001822A7"/>
    <w:rsid w:val="00182A92"/>
    <w:rsid w:val="00187E47"/>
    <w:rsid w:val="0019082A"/>
    <w:rsid w:val="00191193"/>
    <w:rsid w:val="0019180D"/>
    <w:rsid w:val="00195235"/>
    <w:rsid w:val="001971B0"/>
    <w:rsid w:val="001A0A24"/>
    <w:rsid w:val="001A16A7"/>
    <w:rsid w:val="001A5793"/>
    <w:rsid w:val="001A5D53"/>
    <w:rsid w:val="001A623A"/>
    <w:rsid w:val="001A67EE"/>
    <w:rsid w:val="001B1477"/>
    <w:rsid w:val="001B1D30"/>
    <w:rsid w:val="001B4639"/>
    <w:rsid w:val="001B4729"/>
    <w:rsid w:val="001C2807"/>
    <w:rsid w:val="001C6AC2"/>
    <w:rsid w:val="001C6F0A"/>
    <w:rsid w:val="001D1436"/>
    <w:rsid w:val="001D32F4"/>
    <w:rsid w:val="001D388D"/>
    <w:rsid w:val="001D48F9"/>
    <w:rsid w:val="001D5997"/>
    <w:rsid w:val="001D763A"/>
    <w:rsid w:val="001E0077"/>
    <w:rsid w:val="001E255F"/>
    <w:rsid w:val="001E4EEF"/>
    <w:rsid w:val="001E4F2A"/>
    <w:rsid w:val="001E5F67"/>
    <w:rsid w:val="001E75D3"/>
    <w:rsid w:val="001E7B3A"/>
    <w:rsid w:val="001F455F"/>
    <w:rsid w:val="001F74D0"/>
    <w:rsid w:val="001F76FC"/>
    <w:rsid w:val="00202996"/>
    <w:rsid w:val="00207028"/>
    <w:rsid w:val="002077E5"/>
    <w:rsid w:val="002102D9"/>
    <w:rsid w:val="00212357"/>
    <w:rsid w:val="002208AB"/>
    <w:rsid w:val="002212E6"/>
    <w:rsid w:val="0022189F"/>
    <w:rsid w:val="00221ADB"/>
    <w:rsid w:val="00221C2C"/>
    <w:rsid w:val="00223B44"/>
    <w:rsid w:val="00223F5A"/>
    <w:rsid w:val="002249FD"/>
    <w:rsid w:val="00225797"/>
    <w:rsid w:val="00225B6B"/>
    <w:rsid w:val="0023033D"/>
    <w:rsid w:val="00230E87"/>
    <w:rsid w:val="002376BE"/>
    <w:rsid w:val="002376E3"/>
    <w:rsid w:val="00240B74"/>
    <w:rsid w:val="00241EE5"/>
    <w:rsid w:val="00244E6F"/>
    <w:rsid w:val="002469B3"/>
    <w:rsid w:val="00247963"/>
    <w:rsid w:val="00247F4F"/>
    <w:rsid w:val="00250304"/>
    <w:rsid w:val="002515FF"/>
    <w:rsid w:val="00253184"/>
    <w:rsid w:val="00253874"/>
    <w:rsid w:val="002558DC"/>
    <w:rsid w:val="002575F5"/>
    <w:rsid w:val="00257DAC"/>
    <w:rsid w:val="00260837"/>
    <w:rsid w:val="00261652"/>
    <w:rsid w:val="002616AE"/>
    <w:rsid w:val="00261A3B"/>
    <w:rsid w:val="00262A02"/>
    <w:rsid w:val="00265D77"/>
    <w:rsid w:val="00266A20"/>
    <w:rsid w:val="00267871"/>
    <w:rsid w:val="00270DE1"/>
    <w:rsid w:val="00273401"/>
    <w:rsid w:val="00273C55"/>
    <w:rsid w:val="00274180"/>
    <w:rsid w:val="0027498E"/>
    <w:rsid w:val="002753BC"/>
    <w:rsid w:val="00276370"/>
    <w:rsid w:val="002767CA"/>
    <w:rsid w:val="00276EEC"/>
    <w:rsid w:val="002771F5"/>
    <w:rsid w:val="0027739E"/>
    <w:rsid w:val="00280287"/>
    <w:rsid w:val="00282D95"/>
    <w:rsid w:val="00285806"/>
    <w:rsid w:val="00286C81"/>
    <w:rsid w:val="00290210"/>
    <w:rsid w:val="00290F3B"/>
    <w:rsid w:val="00291E5F"/>
    <w:rsid w:val="00294DD7"/>
    <w:rsid w:val="002964A7"/>
    <w:rsid w:val="002976F4"/>
    <w:rsid w:val="002A002E"/>
    <w:rsid w:val="002A10EA"/>
    <w:rsid w:val="002A2E24"/>
    <w:rsid w:val="002A5262"/>
    <w:rsid w:val="002A5D51"/>
    <w:rsid w:val="002A65C6"/>
    <w:rsid w:val="002A6FAB"/>
    <w:rsid w:val="002B011F"/>
    <w:rsid w:val="002B1274"/>
    <w:rsid w:val="002B1DE5"/>
    <w:rsid w:val="002B4657"/>
    <w:rsid w:val="002B4676"/>
    <w:rsid w:val="002B5271"/>
    <w:rsid w:val="002B7D10"/>
    <w:rsid w:val="002C006B"/>
    <w:rsid w:val="002C1559"/>
    <w:rsid w:val="002C1FD7"/>
    <w:rsid w:val="002C4BEB"/>
    <w:rsid w:val="002C5931"/>
    <w:rsid w:val="002C600C"/>
    <w:rsid w:val="002C7791"/>
    <w:rsid w:val="002D03DF"/>
    <w:rsid w:val="002D0C0A"/>
    <w:rsid w:val="002D5285"/>
    <w:rsid w:val="002D5425"/>
    <w:rsid w:val="002E05CE"/>
    <w:rsid w:val="002E1238"/>
    <w:rsid w:val="002E3B9A"/>
    <w:rsid w:val="002E421B"/>
    <w:rsid w:val="002E4A38"/>
    <w:rsid w:val="002E613C"/>
    <w:rsid w:val="002E62BC"/>
    <w:rsid w:val="002E7A85"/>
    <w:rsid w:val="002F147B"/>
    <w:rsid w:val="002F218E"/>
    <w:rsid w:val="002F3217"/>
    <w:rsid w:val="002F476C"/>
    <w:rsid w:val="002F5275"/>
    <w:rsid w:val="002F5E4E"/>
    <w:rsid w:val="002F7C97"/>
    <w:rsid w:val="00302A57"/>
    <w:rsid w:val="0030492B"/>
    <w:rsid w:val="00306475"/>
    <w:rsid w:val="00306F43"/>
    <w:rsid w:val="00312204"/>
    <w:rsid w:val="00315878"/>
    <w:rsid w:val="00316C94"/>
    <w:rsid w:val="00316DF2"/>
    <w:rsid w:val="00316E5B"/>
    <w:rsid w:val="003170CA"/>
    <w:rsid w:val="00317A2E"/>
    <w:rsid w:val="00320B75"/>
    <w:rsid w:val="00321FBE"/>
    <w:rsid w:val="00331423"/>
    <w:rsid w:val="00333C43"/>
    <w:rsid w:val="003375CB"/>
    <w:rsid w:val="003435BE"/>
    <w:rsid w:val="003437D8"/>
    <w:rsid w:val="00345AA0"/>
    <w:rsid w:val="003463E0"/>
    <w:rsid w:val="0035147E"/>
    <w:rsid w:val="003609C9"/>
    <w:rsid w:val="00364986"/>
    <w:rsid w:val="00365E87"/>
    <w:rsid w:val="00366927"/>
    <w:rsid w:val="00366B1E"/>
    <w:rsid w:val="00367A12"/>
    <w:rsid w:val="0037051F"/>
    <w:rsid w:val="003714A3"/>
    <w:rsid w:val="00371B3A"/>
    <w:rsid w:val="00371D10"/>
    <w:rsid w:val="00372880"/>
    <w:rsid w:val="00375004"/>
    <w:rsid w:val="003751C0"/>
    <w:rsid w:val="00377291"/>
    <w:rsid w:val="00380425"/>
    <w:rsid w:val="003831C4"/>
    <w:rsid w:val="0038515A"/>
    <w:rsid w:val="0038650E"/>
    <w:rsid w:val="0038714D"/>
    <w:rsid w:val="00392403"/>
    <w:rsid w:val="00396BFC"/>
    <w:rsid w:val="003A0603"/>
    <w:rsid w:val="003A06E4"/>
    <w:rsid w:val="003A3D75"/>
    <w:rsid w:val="003A44D9"/>
    <w:rsid w:val="003A4C49"/>
    <w:rsid w:val="003A776F"/>
    <w:rsid w:val="003A7E64"/>
    <w:rsid w:val="003B1420"/>
    <w:rsid w:val="003B37C9"/>
    <w:rsid w:val="003B42D4"/>
    <w:rsid w:val="003C1124"/>
    <w:rsid w:val="003C2CEC"/>
    <w:rsid w:val="003C2F00"/>
    <w:rsid w:val="003C2F57"/>
    <w:rsid w:val="003C326B"/>
    <w:rsid w:val="003C6FCF"/>
    <w:rsid w:val="003D06D3"/>
    <w:rsid w:val="003D0F8D"/>
    <w:rsid w:val="003D158C"/>
    <w:rsid w:val="003D1817"/>
    <w:rsid w:val="003D2A71"/>
    <w:rsid w:val="003D3BAD"/>
    <w:rsid w:val="003D6F48"/>
    <w:rsid w:val="003D7CDB"/>
    <w:rsid w:val="003E065B"/>
    <w:rsid w:val="003E1A69"/>
    <w:rsid w:val="003E5FA7"/>
    <w:rsid w:val="003E6342"/>
    <w:rsid w:val="003E689C"/>
    <w:rsid w:val="003E778E"/>
    <w:rsid w:val="003F0010"/>
    <w:rsid w:val="003F0444"/>
    <w:rsid w:val="003F458E"/>
    <w:rsid w:val="003F4BA0"/>
    <w:rsid w:val="003F65B3"/>
    <w:rsid w:val="00402273"/>
    <w:rsid w:val="0040454A"/>
    <w:rsid w:val="004048D2"/>
    <w:rsid w:val="00405366"/>
    <w:rsid w:val="00406963"/>
    <w:rsid w:val="00406E4B"/>
    <w:rsid w:val="00407058"/>
    <w:rsid w:val="00407EA6"/>
    <w:rsid w:val="00410617"/>
    <w:rsid w:val="004115E6"/>
    <w:rsid w:val="004149B7"/>
    <w:rsid w:val="004160E7"/>
    <w:rsid w:val="00416AA9"/>
    <w:rsid w:val="00416F68"/>
    <w:rsid w:val="0042431A"/>
    <w:rsid w:val="00424EF5"/>
    <w:rsid w:val="00425EF7"/>
    <w:rsid w:val="00427876"/>
    <w:rsid w:val="0043147E"/>
    <w:rsid w:val="0043302A"/>
    <w:rsid w:val="004343C6"/>
    <w:rsid w:val="00435FCD"/>
    <w:rsid w:val="00440A00"/>
    <w:rsid w:val="004419DD"/>
    <w:rsid w:val="00442AC3"/>
    <w:rsid w:val="004438EF"/>
    <w:rsid w:val="00451E96"/>
    <w:rsid w:val="00452646"/>
    <w:rsid w:val="004529D0"/>
    <w:rsid w:val="00452B4E"/>
    <w:rsid w:val="00455680"/>
    <w:rsid w:val="004558CB"/>
    <w:rsid w:val="004559A9"/>
    <w:rsid w:val="0045626E"/>
    <w:rsid w:val="00457514"/>
    <w:rsid w:val="00463BE4"/>
    <w:rsid w:val="004644EF"/>
    <w:rsid w:val="0046498E"/>
    <w:rsid w:val="00465669"/>
    <w:rsid w:val="00470D71"/>
    <w:rsid w:val="00470D98"/>
    <w:rsid w:val="00475020"/>
    <w:rsid w:val="004752AD"/>
    <w:rsid w:val="00476E19"/>
    <w:rsid w:val="00477629"/>
    <w:rsid w:val="00481C30"/>
    <w:rsid w:val="00482E94"/>
    <w:rsid w:val="004842C1"/>
    <w:rsid w:val="004852B1"/>
    <w:rsid w:val="0048624A"/>
    <w:rsid w:val="00487519"/>
    <w:rsid w:val="00491B31"/>
    <w:rsid w:val="004922A6"/>
    <w:rsid w:val="00495297"/>
    <w:rsid w:val="00495E9B"/>
    <w:rsid w:val="004974A4"/>
    <w:rsid w:val="0049795D"/>
    <w:rsid w:val="004A083C"/>
    <w:rsid w:val="004A107A"/>
    <w:rsid w:val="004A13FD"/>
    <w:rsid w:val="004A2C6A"/>
    <w:rsid w:val="004A2FF2"/>
    <w:rsid w:val="004A3F64"/>
    <w:rsid w:val="004B1545"/>
    <w:rsid w:val="004B4341"/>
    <w:rsid w:val="004B50AF"/>
    <w:rsid w:val="004C2EDB"/>
    <w:rsid w:val="004C3840"/>
    <w:rsid w:val="004C502D"/>
    <w:rsid w:val="004C5C5F"/>
    <w:rsid w:val="004C63A6"/>
    <w:rsid w:val="004C65BB"/>
    <w:rsid w:val="004C7120"/>
    <w:rsid w:val="004C7982"/>
    <w:rsid w:val="004D34BF"/>
    <w:rsid w:val="004E004D"/>
    <w:rsid w:val="004E0157"/>
    <w:rsid w:val="004E21A8"/>
    <w:rsid w:val="004E2490"/>
    <w:rsid w:val="004E2725"/>
    <w:rsid w:val="004E4399"/>
    <w:rsid w:val="004E4E6D"/>
    <w:rsid w:val="004E6B73"/>
    <w:rsid w:val="004E7557"/>
    <w:rsid w:val="004E767F"/>
    <w:rsid w:val="004E77E6"/>
    <w:rsid w:val="004F55B9"/>
    <w:rsid w:val="004F6259"/>
    <w:rsid w:val="004F7637"/>
    <w:rsid w:val="005004C1"/>
    <w:rsid w:val="00500561"/>
    <w:rsid w:val="00502477"/>
    <w:rsid w:val="005065D6"/>
    <w:rsid w:val="005070C9"/>
    <w:rsid w:val="005120BF"/>
    <w:rsid w:val="0051369F"/>
    <w:rsid w:val="00513CC6"/>
    <w:rsid w:val="005142F7"/>
    <w:rsid w:val="00515CF5"/>
    <w:rsid w:val="00521DC5"/>
    <w:rsid w:val="00521DE5"/>
    <w:rsid w:val="00522157"/>
    <w:rsid w:val="00523CD3"/>
    <w:rsid w:val="00524529"/>
    <w:rsid w:val="00524F5C"/>
    <w:rsid w:val="00527656"/>
    <w:rsid w:val="00530C64"/>
    <w:rsid w:val="00531433"/>
    <w:rsid w:val="005318A1"/>
    <w:rsid w:val="0053218F"/>
    <w:rsid w:val="00535F1C"/>
    <w:rsid w:val="00536188"/>
    <w:rsid w:val="00540EB0"/>
    <w:rsid w:val="00541455"/>
    <w:rsid w:val="00542DEC"/>
    <w:rsid w:val="005447A5"/>
    <w:rsid w:val="0055030F"/>
    <w:rsid w:val="00550E05"/>
    <w:rsid w:val="005512DD"/>
    <w:rsid w:val="0055163D"/>
    <w:rsid w:val="0055381E"/>
    <w:rsid w:val="005538F9"/>
    <w:rsid w:val="00555047"/>
    <w:rsid w:val="0055540F"/>
    <w:rsid w:val="005567A0"/>
    <w:rsid w:val="00557073"/>
    <w:rsid w:val="00560D16"/>
    <w:rsid w:val="00562297"/>
    <w:rsid w:val="00562C85"/>
    <w:rsid w:val="00564101"/>
    <w:rsid w:val="00564C9B"/>
    <w:rsid w:val="00571ECE"/>
    <w:rsid w:val="00572FE8"/>
    <w:rsid w:val="0057331E"/>
    <w:rsid w:val="00577277"/>
    <w:rsid w:val="0058113D"/>
    <w:rsid w:val="0058182A"/>
    <w:rsid w:val="00587C8A"/>
    <w:rsid w:val="00587DFB"/>
    <w:rsid w:val="00593C88"/>
    <w:rsid w:val="00594D12"/>
    <w:rsid w:val="005952D2"/>
    <w:rsid w:val="00596612"/>
    <w:rsid w:val="0059667A"/>
    <w:rsid w:val="00596DBD"/>
    <w:rsid w:val="005A2480"/>
    <w:rsid w:val="005A25D1"/>
    <w:rsid w:val="005A3130"/>
    <w:rsid w:val="005A36DC"/>
    <w:rsid w:val="005A7585"/>
    <w:rsid w:val="005B2B7C"/>
    <w:rsid w:val="005B3141"/>
    <w:rsid w:val="005B31BD"/>
    <w:rsid w:val="005B36CB"/>
    <w:rsid w:val="005B3F74"/>
    <w:rsid w:val="005C2479"/>
    <w:rsid w:val="005C4F68"/>
    <w:rsid w:val="005C51E6"/>
    <w:rsid w:val="005C7700"/>
    <w:rsid w:val="005D3D9C"/>
    <w:rsid w:val="005D3E4D"/>
    <w:rsid w:val="005D63C1"/>
    <w:rsid w:val="005D7337"/>
    <w:rsid w:val="005E1CC3"/>
    <w:rsid w:val="005E5D6D"/>
    <w:rsid w:val="005E5FBB"/>
    <w:rsid w:val="005E7115"/>
    <w:rsid w:val="005E7A75"/>
    <w:rsid w:val="005F1813"/>
    <w:rsid w:val="005F4A45"/>
    <w:rsid w:val="005F646C"/>
    <w:rsid w:val="006010ED"/>
    <w:rsid w:val="00601C59"/>
    <w:rsid w:val="00602A09"/>
    <w:rsid w:val="00604838"/>
    <w:rsid w:val="00607030"/>
    <w:rsid w:val="00612C27"/>
    <w:rsid w:val="00614B37"/>
    <w:rsid w:val="00614E46"/>
    <w:rsid w:val="00615AFD"/>
    <w:rsid w:val="0061731F"/>
    <w:rsid w:val="006247A3"/>
    <w:rsid w:val="0062601E"/>
    <w:rsid w:val="00631AF4"/>
    <w:rsid w:val="0063345E"/>
    <w:rsid w:val="0063439E"/>
    <w:rsid w:val="006347FE"/>
    <w:rsid w:val="00636625"/>
    <w:rsid w:val="0063726B"/>
    <w:rsid w:val="00637F63"/>
    <w:rsid w:val="00641126"/>
    <w:rsid w:val="00644719"/>
    <w:rsid w:val="0064618E"/>
    <w:rsid w:val="00646E73"/>
    <w:rsid w:val="00646FF9"/>
    <w:rsid w:val="006473CD"/>
    <w:rsid w:val="00647D49"/>
    <w:rsid w:val="0065181B"/>
    <w:rsid w:val="00652970"/>
    <w:rsid w:val="00652C49"/>
    <w:rsid w:val="00656883"/>
    <w:rsid w:val="006571CD"/>
    <w:rsid w:val="00661C06"/>
    <w:rsid w:val="006673F5"/>
    <w:rsid w:val="0066762F"/>
    <w:rsid w:val="006701D7"/>
    <w:rsid w:val="00675C6E"/>
    <w:rsid w:val="006760F6"/>
    <w:rsid w:val="00676209"/>
    <w:rsid w:val="00677BDE"/>
    <w:rsid w:val="006808CD"/>
    <w:rsid w:val="00680CF3"/>
    <w:rsid w:val="0068257E"/>
    <w:rsid w:val="00682897"/>
    <w:rsid w:val="00682DE7"/>
    <w:rsid w:val="00684E0F"/>
    <w:rsid w:val="00685A7C"/>
    <w:rsid w:val="0068692D"/>
    <w:rsid w:val="00686DCA"/>
    <w:rsid w:val="006876BA"/>
    <w:rsid w:val="006901FE"/>
    <w:rsid w:val="00694349"/>
    <w:rsid w:val="006A35EB"/>
    <w:rsid w:val="006A377C"/>
    <w:rsid w:val="006A3958"/>
    <w:rsid w:val="006A4734"/>
    <w:rsid w:val="006A61DF"/>
    <w:rsid w:val="006A6DF2"/>
    <w:rsid w:val="006B37EB"/>
    <w:rsid w:val="006B39E0"/>
    <w:rsid w:val="006C1CA7"/>
    <w:rsid w:val="006C4247"/>
    <w:rsid w:val="006C424B"/>
    <w:rsid w:val="006D0364"/>
    <w:rsid w:val="006D11E9"/>
    <w:rsid w:val="006D4678"/>
    <w:rsid w:val="006D4DA3"/>
    <w:rsid w:val="006D4DF3"/>
    <w:rsid w:val="006D61BC"/>
    <w:rsid w:val="006E0AB9"/>
    <w:rsid w:val="006E2CA0"/>
    <w:rsid w:val="006E6563"/>
    <w:rsid w:val="006E6DBE"/>
    <w:rsid w:val="006F1E0D"/>
    <w:rsid w:val="006F33D9"/>
    <w:rsid w:val="006F5D33"/>
    <w:rsid w:val="006F6E66"/>
    <w:rsid w:val="006F710C"/>
    <w:rsid w:val="00701C80"/>
    <w:rsid w:val="00702150"/>
    <w:rsid w:val="007032A8"/>
    <w:rsid w:val="00704BCE"/>
    <w:rsid w:val="00706D1B"/>
    <w:rsid w:val="00707F5C"/>
    <w:rsid w:val="00715B29"/>
    <w:rsid w:val="00716A0F"/>
    <w:rsid w:val="00717B8C"/>
    <w:rsid w:val="00717C02"/>
    <w:rsid w:val="007206DC"/>
    <w:rsid w:val="00722F4E"/>
    <w:rsid w:val="00723733"/>
    <w:rsid w:val="007263EF"/>
    <w:rsid w:val="00726598"/>
    <w:rsid w:val="00730CD6"/>
    <w:rsid w:val="007359A8"/>
    <w:rsid w:val="00736A94"/>
    <w:rsid w:val="00742B78"/>
    <w:rsid w:val="00746E8B"/>
    <w:rsid w:val="00746F7F"/>
    <w:rsid w:val="00750624"/>
    <w:rsid w:val="00750A47"/>
    <w:rsid w:val="007518CC"/>
    <w:rsid w:val="00751D66"/>
    <w:rsid w:val="007532B9"/>
    <w:rsid w:val="00753334"/>
    <w:rsid w:val="00754DD6"/>
    <w:rsid w:val="007605C7"/>
    <w:rsid w:val="00760CE4"/>
    <w:rsid w:val="00762CFB"/>
    <w:rsid w:val="00764B69"/>
    <w:rsid w:val="00764C48"/>
    <w:rsid w:val="00766897"/>
    <w:rsid w:val="00770F81"/>
    <w:rsid w:val="00773999"/>
    <w:rsid w:val="00773B83"/>
    <w:rsid w:val="007749BB"/>
    <w:rsid w:val="00774FAB"/>
    <w:rsid w:val="00777ACE"/>
    <w:rsid w:val="00781BA2"/>
    <w:rsid w:val="0078539C"/>
    <w:rsid w:val="00790C32"/>
    <w:rsid w:val="00793E04"/>
    <w:rsid w:val="0079409E"/>
    <w:rsid w:val="007950FC"/>
    <w:rsid w:val="007957D8"/>
    <w:rsid w:val="00796F50"/>
    <w:rsid w:val="007A0E09"/>
    <w:rsid w:val="007A15F2"/>
    <w:rsid w:val="007A1ABA"/>
    <w:rsid w:val="007A1CAB"/>
    <w:rsid w:val="007A5929"/>
    <w:rsid w:val="007A6F3C"/>
    <w:rsid w:val="007A7365"/>
    <w:rsid w:val="007A7E3C"/>
    <w:rsid w:val="007B085E"/>
    <w:rsid w:val="007B0F07"/>
    <w:rsid w:val="007B3308"/>
    <w:rsid w:val="007B39EC"/>
    <w:rsid w:val="007B5C65"/>
    <w:rsid w:val="007C2E54"/>
    <w:rsid w:val="007C2F3C"/>
    <w:rsid w:val="007C4813"/>
    <w:rsid w:val="007C7E4E"/>
    <w:rsid w:val="007D09DD"/>
    <w:rsid w:val="007D144C"/>
    <w:rsid w:val="007D40B0"/>
    <w:rsid w:val="007D49D9"/>
    <w:rsid w:val="007E0EB9"/>
    <w:rsid w:val="007E35E1"/>
    <w:rsid w:val="007F17FA"/>
    <w:rsid w:val="007F38EB"/>
    <w:rsid w:val="007F4244"/>
    <w:rsid w:val="007F43A2"/>
    <w:rsid w:val="008005A0"/>
    <w:rsid w:val="00805C3A"/>
    <w:rsid w:val="008077A7"/>
    <w:rsid w:val="00807AEC"/>
    <w:rsid w:val="00811F7E"/>
    <w:rsid w:val="00812CC8"/>
    <w:rsid w:val="008134B4"/>
    <w:rsid w:val="00813E36"/>
    <w:rsid w:val="00814E68"/>
    <w:rsid w:val="00815404"/>
    <w:rsid w:val="00817EEA"/>
    <w:rsid w:val="008238C2"/>
    <w:rsid w:val="0082614A"/>
    <w:rsid w:val="00826A1C"/>
    <w:rsid w:val="00835BE4"/>
    <w:rsid w:val="00836FB9"/>
    <w:rsid w:val="008376BB"/>
    <w:rsid w:val="0084013B"/>
    <w:rsid w:val="008410BD"/>
    <w:rsid w:val="00842A08"/>
    <w:rsid w:val="008432D0"/>
    <w:rsid w:val="00845120"/>
    <w:rsid w:val="008457FB"/>
    <w:rsid w:val="0084611C"/>
    <w:rsid w:val="0085033E"/>
    <w:rsid w:val="00850349"/>
    <w:rsid w:val="00852FA6"/>
    <w:rsid w:val="008547B4"/>
    <w:rsid w:val="00856173"/>
    <w:rsid w:val="00862293"/>
    <w:rsid w:val="00870B9F"/>
    <w:rsid w:val="008740B1"/>
    <w:rsid w:val="0087439D"/>
    <w:rsid w:val="008752C9"/>
    <w:rsid w:val="00875C7D"/>
    <w:rsid w:val="00876D7D"/>
    <w:rsid w:val="0087719F"/>
    <w:rsid w:val="0087747E"/>
    <w:rsid w:val="0088020D"/>
    <w:rsid w:val="008842EA"/>
    <w:rsid w:val="00884A17"/>
    <w:rsid w:val="00884FB5"/>
    <w:rsid w:val="00885776"/>
    <w:rsid w:val="00886906"/>
    <w:rsid w:val="008872BD"/>
    <w:rsid w:val="008902A6"/>
    <w:rsid w:val="00890387"/>
    <w:rsid w:val="00890638"/>
    <w:rsid w:val="00894063"/>
    <w:rsid w:val="0089461C"/>
    <w:rsid w:val="0089577B"/>
    <w:rsid w:val="008A21BD"/>
    <w:rsid w:val="008A5D77"/>
    <w:rsid w:val="008A6D4D"/>
    <w:rsid w:val="008B2214"/>
    <w:rsid w:val="008B2688"/>
    <w:rsid w:val="008B7482"/>
    <w:rsid w:val="008C00E5"/>
    <w:rsid w:val="008C033A"/>
    <w:rsid w:val="008C0DF6"/>
    <w:rsid w:val="008C10EC"/>
    <w:rsid w:val="008C16E4"/>
    <w:rsid w:val="008C22C2"/>
    <w:rsid w:val="008C3B98"/>
    <w:rsid w:val="008D0085"/>
    <w:rsid w:val="008D03EE"/>
    <w:rsid w:val="008D1833"/>
    <w:rsid w:val="008D2525"/>
    <w:rsid w:val="008D2DC2"/>
    <w:rsid w:val="008D52CC"/>
    <w:rsid w:val="008D5B6D"/>
    <w:rsid w:val="008D5E6A"/>
    <w:rsid w:val="008D6834"/>
    <w:rsid w:val="008D739F"/>
    <w:rsid w:val="008D7CAB"/>
    <w:rsid w:val="008E1D50"/>
    <w:rsid w:val="008E3DB1"/>
    <w:rsid w:val="008E500A"/>
    <w:rsid w:val="008E6743"/>
    <w:rsid w:val="008F06AC"/>
    <w:rsid w:val="008F1E5F"/>
    <w:rsid w:val="008F43A5"/>
    <w:rsid w:val="008F5E03"/>
    <w:rsid w:val="008F70F5"/>
    <w:rsid w:val="008F73ED"/>
    <w:rsid w:val="008F75CB"/>
    <w:rsid w:val="008F77EE"/>
    <w:rsid w:val="00900BD7"/>
    <w:rsid w:val="009041A1"/>
    <w:rsid w:val="00905ED7"/>
    <w:rsid w:val="00910200"/>
    <w:rsid w:val="0091088C"/>
    <w:rsid w:val="00912722"/>
    <w:rsid w:val="009148F3"/>
    <w:rsid w:val="00917687"/>
    <w:rsid w:val="00921D90"/>
    <w:rsid w:val="0092410C"/>
    <w:rsid w:val="0092535D"/>
    <w:rsid w:val="00926B5D"/>
    <w:rsid w:val="00930041"/>
    <w:rsid w:val="009322E1"/>
    <w:rsid w:val="009326EB"/>
    <w:rsid w:val="00932F5F"/>
    <w:rsid w:val="00935922"/>
    <w:rsid w:val="00936382"/>
    <w:rsid w:val="0093644B"/>
    <w:rsid w:val="00937C7F"/>
    <w:rsid w:val="00942511"/>
    <w:rsid w:val="00942879"/>
    <w:rsid w:val="0094631C"/>
    <w:rsid w:val="00946587"/>
    <w:rsid w:val="009508F7"/>
    <w:rsid w:val="009550F7"/>
    <w:rsid w:val="00955C0B"/>
    <w:rsid w:val="00961C8C"/>
    <w:rsid w:val="0096315C"/>
    <w:rsid w:val="009646C8"/>
    <w:rsid w:val="00964C75"/>
    <w:rsid w:val="009656EC"/>
    <w:rsid w:val="009657D3"/>
    <w:rsid w:val="00966173"/>
    <w:rsid w:val="009661CE"/>
    <w:rsid w:val="009667DD"/>
    <w:rsid w:val="00966D9F"/>
    <w:rsid w:val="00967FD9"/>
    <w:rsid w:val="00971C82"/>
    <w:rsid w:val="00973CB0"/>
    <w:rsid w:val="00973F83"/>
    <w:rsid w:val="00974AB9"/>
    <w:rsid w:val="009761A1"/>
    <w:rsid w:val="00980038"/>
    <w:rsid w:val="009813C0"/>
    <w:rsid w:val="00981766"/>
    <w:rsid w:val="00981BE2"/>
    <w:rsid w:val="0098368D"/>
    <w:rsid w:val="00983963"/>
    <w:rsid w:val="0099487A"/>
    <w:rsid w:val="00996826"/>
    <w:rsid w:val="00997809"/>
    <w:rsid w:val="00997A81"/>
    <w:rsid w:val="009A209C"/>
    <w:rsid w:val="009A33EE"/>
    <w:rsid w:val="009A3A44"/>
    <w:rsid w:val="009B1E5E"/>
    <w:rsid w:val="009B34D7"/>
    <w:rsid w:val="009B5023"/>
    <w:rsid w:val="009B7C36"/>
    <w:rsid w:val="009C19C5"/>
    <w:rsid w:val="009C213A"/>
    <w:rsid w:val="009C27FE"/>
    <w:rsid w:val="009C422E"/>
    <w:rsid w:val="009C746B"/>
    <w:rsid w:val="009C7AB8"/>
    <w:rsid w:val="009D06A7"/>
    <w:rsid w:val="009D21A2"/>
    <w:rsid w:val="009D3351"/>
    <w:rsid w:val="009D3E8B"/>
    <w:rsid w:val="009D5C24"/>
    <w:rsid w:val="009D6C54"/>
    <w:rsid w:val="009E09F5"/>
    <w:rsid w:val="009E0FAC"/>
    <w:rsid w:val="009E1593"/>
    <w:rsid w:val="009E22B7"/>
    <w:rsid w:val="009E2C9C"/>
    <w:rsid w:val="009E345C"/>
    <w:rsid w:val="009E42F2"/>
    <w:rsid w:val="009E4F36"/>
    <w:rsid w:val="009E5B38"/>
    <w:rsid w:val="009E7D89"/>
    <w:rsid w:val="009E7F88"/>
    <w:rsid w:val="009F1DE3"/>
    <w:rsid w:val="009F38FD"/>
    <w:rsid w:val="009F57E0"/>
    <w:rsid w:val="009F57FC"/>
    <w:rsid w:val="009F5AEC"/>
    <w:rsid w:val="00A00231"/>
    <w:rsid w:val="00A0163C"/>
    <w:rsid w:val="00A02DBB"/>
    <w:rsid w:val="00A04068"/>
    <w:rsid w:val="00A06293"/>
    <w:rsid w:val="00A0750F"/>
    <w:rsid w:val="00A07864"/>
    <w:rsid w:val="00A10B4E"/>
    <w:rsid w:val="00A10B84"/>
    <w:rsid w:val="00A13370"/>
    <w:rsid w:val="00A17C58"/>
    <w:rsid w:val="00A20710"/>
    <w:rsid w:val="00A20BDE"/>
    <w:rsid w:val="00A21498"/>
    <w:rsid w:val="00A21A07"/>
    <w:rsid w:val="00A21B44"/>
    <w:rsid w:val="00A21CD5"/>
    <w:rsid w:val="00A21D40"/>
    <w:rsid w:val="00A22DA3"/>
    <w:rsid w:val="00A23472"/>
    <w:rsid w:val="00A257F3"/>
    <w:rsid w:val="00A2610A"/>
    <w:rsid w:val="00A26E06"/>
    <w:rsid w:val="00A30965"/>
    <w:rsid w:val="00A30F98"/>
    <w:rsid w:val="00A32CE5"/>
    <w:rsid w:val="00A344C7"/>
    <w:rsid w:val="00A34E48"/>
    <w:rsid w:val="00A36D43"/>
    <w:rsid w:val="00A41B9C"/>
    <w:rsid w:val="00A41F80"/>
    <w:rsid w:val="00A43D53"/>
    <w:rsid w:val="00A43F82"/>
    <w:rsid w:val="00A45D7B"/>
    <w:rsid w:val="00A50371"/>
    <w:rsid w:val="00A5202E"/>
    <w:rsid w:val="00A52DE3"/>
    <w:rsid w:val="00A52FE6"/>
    <w:rsid w:val="00A532F9"/>
    <w:rsid w:val="00A53E23"/>
    <w:rsid w:val="00A556A1"/>
    <w:rsid w:val="00A564B4"/>
    <w:rsid w:val="00A57D6F"/>
    <w:rsid w:val="00A60939"/>
    <w:rsid w:val="00A60F53"/>
    <w:rsid w:val="00A61198"/>
    <w:rsid w:val="00A61365"/>
    <w:rsid w:val="00A61F77"/>
    <w:rsid w:val="00A62617"/>
    <w:rsid w:val="00A64EE8"/>
    <w:rsid w:val="00A650EC"/>
    <w:rsid w:val="00A65CEE"/>
    <w:rsid w:val="00A66E7B"/>
    <w:rsid w:val="00A670A7"/>
    <w:rsid w:val="00A67FA4"/>
    <w:rsid w:val="00A713AE"/>
    <w:rsid w:val="00A72054"/>
    <w:rsid w:val="00A72849"/>
    <w:rsid w:val="00A75003"/>
    <w:rsid w:val="00A82B6E"/>
    <w:rsid w:val="00A831D9"/>
    <w:rsid w:val="00A84948"/>
    <w:rsid w:val="00A86D08"/>
    <w:rsid w:val="00A878EE"/>
    <w:rsid w:val="00A90B76"/>
    <w:rsid w:val="00AA4473"/>
    <w:rsid w:val="00AA4744"/>
    <w:rsid w:val="00AA5F8D"/>
    <w:rsid w:val="00AA784C"/>
    <w:rsid w:val="00AB1344"/>
    <w:rsid w:val="00AB2ECC"/>
    <w:rsid w:val="00AB3275"/>
    <w:rsid w:val="00AB3431"/>
    <w:rsid w:val="00AB5177"/>
    <w:rsid w:val="00AB7CDA"/>
    <w:rsid w:val="00AC060F"/>
    <w:rsid w:val="00AC16BF"/>
    <w:rsid w:val="00AC332A"/>
    <w:rsid w:val="00AC4E0A"/>
    <w:rsid w:val="00AC572E"/>
    <w:rsid w:val="00AC6180"/>
    <w:rsid w:val="00AC6DCB"/>
    <w:rsid w:val="00AC7000"/>
    <w:rsid w:val="00AC7685"/>
    <w:rsid w:val="00AD1F45"/>
    <w:rsid w:val="00AD2B0A"/>
    <w:rsid w:val="00AD469F"/>
    <w:rsid w:val="00AD56DF"/>
    <w:rsid w:val="00AE0C11"/>
    <w:rsid w:val="00AE1D3E"/>
    <w:rsid w:val="00AE1DD8"/>
    <w:rsid w:val="00AE28F8"/>
    <w:rsid w:val="00AE2DD9"/>
    <w:rsid w:val="00AE2E4F"/>
    <w:rsid w:val="00AE3831"/>
    <w:rsid w:val="00AE51CA"/>
    <w:rsid w:val="00AE6CE1"/>
    <w:rsid w:val="00AF1738"/>
    <w:rsid w:val="00AF28E0"/>
    <w:rsid w:val="00AF3527"/>
    <w:rsid w:val="00AF621C"/>
    <w:rsid w:val="00B00DBA"/>
    <w:rsid w:val="00B01279"/>
    <w:rsid w:val="00B01A1D"/>
    <w:rsid w:val="00B0310C"/>
    <w:rsid w:val="00B05783"/>
    <w:rsid w:val="00B0579A"/>
    <w:rsid w:val="00B06343"/>
    <w:rsid w:val="00B07DC7"/>
    <w:rsid w:val="00B1148C"/>
    <w:rsid w:val="00B11567"/>
    <w:rsid w:val="00B160E0"/>
    <w:rsid w:val="00B2001E"/>
    <w:rsid w:val="00B24D0F"/>
    <w:rsid w:val="00B24F6C"/>
    <w:rsid w:val="00B25863"/>
    <w:rsid w:val="00B31DA1"/>
    <w:rsid w:val="00B32A7C"/>
    <w:rsid w:val="00B34566"/>
    <w:rsid w:val="00B346A6"/>
    <w:rsid w:val="00B351DA"/>
    <w:rsid w:val="00B35A1E"/>
    <w:rsid w:val="00B370A7"/>
    <w:rsid w:val="00B42BA0"/>
    <w:rsid w:val="00B4390F"/>
    <w:rsid w:val="00B44471"/>
    <w:rsid w:val="00B50171"/>
    <w:rsid w:val="00B50D55"/>
    <w:rsid w:val="00B50DF0"/>
    <w:rsid w:val="00B51D9D"/>
    <w:rsid w:val="00B521E5"/>
    <w:rsid w:val="00B53E7E"/>
    <w:rsid w:val="00B54D6E"/>
    <w:rsid w:val="00B54DC4"/>
    <w:rsid w:val="00B57A9B"/>
    <w:rsid w:val="00B600CC"/>
    <w:rsid w:val="00B61150"/>
    <w:rsid w:val="00B62434"/>
    <w:rsid w:val="00B663CD"/>
    <w:rsid w:val="00B70A40"/>
    <w:rsid w:val="00B70D1F"/>
    <w:rsid w:val="00B735B1"/>
    <w:rsid w:val="00B74D41"/>
    <w:rsid w:val="00B75AAD"/>
    <w:rsid w:val="00B75D4B"/>
    <w:rsid w:val="00B7734D"/>
    <w:rsid w:val="00B81983"/>
    <w:rsid w:val="00B81FA4"/>
    <w:rsid w:val="00B82C77"/>
    <w:rsid w:val="00B837B3"/>
    <w:rsid w:val="00B8380F"/>
    <w:rsid w:val="00B86EEA"/>
    <w:rsid w:val="00B91B69"/>
    <w:rsid w:val="00B960F4"/>
    <w:rsid w:val="00BA6C70"/>
    <w:rsid w:val="00BA6FD5"/>
    <w:rsid w:val="00BA7C67"/>
    <w:rsid w:val="00BB0745"/>
    <w:rsid w:val="00BB096A"/>
    <w:rsid w:val="00BB104F"/>
    <w:rsid w:val="00BB1F0D"/>
    <w:rsid w:val="00BB34E1"/>
    <w:rsid w:val="00BB3A0E"/>
    <w:rsid w:val="00BB3D4F"/>
    <w:rsid w:val="00BB54A5"/>
    <w:rsid w:val="00BB6572"/>
    <w:rsid w:val="00BB7080"/>
    <w:rsid w:val="00BB7750"/>
    <w:rsid w:val="00BC158F"/>
    <w:rsid w:val="00BC1CC4"/>
    <w:rsid w:val="00BC286B"/>
    <w:rsid w:val="00BC2E3D"/>
    <w:rsid w:val="00BC7836"/>
    <w:rsid w:val="00BD1007"/>
    <w:rsid w:val="00BD1DAF"/>
    <w:rsid w:val="00BD235B"/>
    <w:rsid w:val="00BD423F"/>
    <w:rsid w:val="00BD4EA1"/>
    <w:rsid w:val="00BD517B"/>
    <w:rsid w:val="00BD531D"/>
    <w:rsid w:val="00BD55B6"/>
    <w:rsid w:val="00BD6214"/>
    <w:rsid w:val="00BD7750"/>
    <w:rsid w:val="00BD7BCD"/>
    <w:rsid w:val="00BE03A2"/>
    <w:rsid w:val="00BE0716"/>
    <w:rsid w:val="00BE1A85"/>
    <w:rsid w:val="00BE3056"/>
    <w:rsid w:val="00BE5EF3"/>
    <w:rsid w:val="00BF349A"/>
    <w:rsid w:val="00BF3F95"/>
    <w:rsid w:val="00BF4BC1"/>
    <w:rsid w:val="00BF6BED"/>
    <w:rsid w:val="00BF6D66"/>
    <w:rsid w:val="00BF6F1F"/>
    <w:rsid w:val="00C0180B"/>
    <w:rsid w:val="00C01D62"/>
    <w:rsid w:val="00C01DDA"/>
    <w:rsid w:val="00C03F48"/>
    <w:rsid w:val="00C0451C"/>
    <w:rsid w:val="00C05F22"/>
    <w:rsid w:val="00C10AC1"/>
    <w:rsid w:val="00C119A1"/>
    <w:rsid w:val="00C13BF7"/>
    <w:rsid w:val="00C14F8D"/>
    <w:rsid w:val="00C1707E"/>
    <w:rsid w:val="00C202CE"/>
    <w:rsid w:val="00C2308A"/>
    <w:rsid w:val="00C2316E"/>
    <w:rsid w:val="00C24749"/>
    <w:rsid w:val="00C24CEA"/>
    <w:rsid w:val="00C2525F"/>
    <w:rsid w:val="00C25DE7"/>
    <w:rsid w:val="00C318A9"/>
    <w:rsid w:val="00C33F4B"/>
    <w:rsid w:val="00C343E4"/>
    <w:rsid w:val="00C346B9"/>
    <w:rsid w:val="00C354D4"/>
    <w:rsid w:val="00C37871"/>
    <w:rsid w:val="00C4415D"/>
    <w:rsid w:val="00C4479C"/>
    <w:rsid w:val="00C44E65"/>
    <w:rsid w:val="00C47612"/>
    <w:rsid w:val="00C5187E"/>
    <w:rsid w:val="00C55AEE"/>
    <w:rsid w:val="00C55E67"/>
    <w:rsid w:val="00C573D1"/>
    <w:rsid w:val="00C57DD5"/>
    <w:rsid w:val="00C62F8D"/>
    <w:rsid w:val="00C639B5"/>
    <w:rsid w:val="00C650A0"/>
    <w:rsid w:val="00C65CF1"/>
    <w:rsid w:val="00C66854"/>
    <w:rsid w:val="00C66B33"/>
    <w:rsid w:val="00C6714A"/>
    <w:rsid w:val="00C67DE8"/>
    <w:rsid w:val="00C71B05"/>
    <w:rsid w:val="00C727E5"/>
    <w:rsid w:val="00C72CBF"/>
    <w:rsid w:val="00C74400"/>
    <w:rsid w:val="00C7469C"/>
    <w:rsid w:val="00C74C12"/>
    <w:rsid w:val="00C77BB3"/>
    <w:rsid w:val="00C8076F"/>
    <w:rsid w:val="00C8151B"/>
    <w:rsid w:val="00C81DE5"/>
    <w:rsid w:val="00C847EE"/>
    <w:rsid w:val="00C86BA7"/>
    <w:rsid w:val="00C87149"/>
    <w:rsid w:val="00C876F9"/>
    <w:rsid w:val="00C877E2"/>
    <w:rsid w:val="00C87BF8"/>
    <w:rsid w:val="00C90EE6"/>
    <w:rsid w:val="00C9281C"/>
    <w:rsid w:val="00C9357F"/>
    <w:rsid w:val="00C93A52"/>
    <w:rsid w:val="00C95025"/>
    <w:rsid w:val="00C965B9"/>
    <w:rsid w:val="00C970F4"/>
    <w:rsid w:val="00CA140D"/>
    <w:rsid w:val="00CA1E63"/>
    <w:rsid w:val="00CA4C96"/>
    <w:rsid w:val="00CA6643"/>
    <w:rsid w:val="00CB0DE8"/>
    <w:rsid w:val="00CB149F"/>
    <w:rsid w:val="00CB28B3"/>
    <w:rsid w:val="00CB2BF5"/>
    <w:rsid w:val="00CB52FC"/>
    <w:rsid w:val="00CB55E3"/>
    <w:rsid w:val="00CB666F"/>
    <w:rsid w:val="00CB6CCA"/>
    <w:rsid w:val="00CB71EE"/>
    <w:rsid w:val="00CC00FB"/>
    <w:rsid w:val="00CC2D84"/>
    <w:rsid w:val="00CC3FEE"/>
    <w:rsid w:val="00CC4B7E"/>
    <w:rsid w:val="00CD085A"/>
    <w:rsid w:val="00CD1D7F"/>
    <w:rsid w:val="00CD1DA1"/>
    <w:rsid w:val="00CD65DD"/>
    <w:rsid w:val="00CE0B18"/>
    <w:rsid w:val="00CE1DFC"/>
    <w:rsid w:val="00CE311C"/>
    <w:rsid w:val="00CE541B"/>
    <w:rsid w:val="00CE5E85"/>
    <w:rsid w:val="00CE6194"/>
    <w:rsid w:val="00CF3EE2"/>
    <w:rsid w:val="00CF3FF5"/>
    <w:rsid w:val="00CF4274"/>
    <w:rsid w:val="00CF4603"/>
    <w:rsid w:val="00CF4BE2"/>
    <w:rsid w:val="00CF59AD"/>
    <w:rsid w:val="00CF6CD7"/>
    <w:rsid w:val="00CF7414"/>
    <w:rsid w:val="00D04E8C"/>
    <w:rsid w:val="00D0656B"/>
    <w:rsid w:val="00D10690"/>
    <w:rsid w:val="00D10C3C"/>
    <w:rsid w:val="00D20598"/>
    <w:rsid w:val="00D2080F"/>
    <w:rsid w:val="00D265CA"/>
    <w:rsid w:val="00D27EB1"/>
    <w:rsid w:val="00D27F8E"/>
    <w:rsid w:val="00D3271D"/>
    <w:rsid w:val="00D329AA"/>
    <w:rsid w:val="00D36A30"/>
    <w:rsid w:val="00D37F3B"/>
    <w:rsid w:val="00D428C8"/>
    <w:rsid w:val="00D4476F"/>
    <w:rsid w:val="00D45B82"/>
    <w:rsid w:val="00D4788A"/>
    <w:rsid w:val="00D51BFC"/>
    <w:rsid w:val="00D52EAE"/>
    <w:rsid w:val="00D53C99"/>
    <w:rsid w:val="00D53E71"/>
    <w:rsid w:val="00D55D2F"/>
    <w:rsid w:val="00D5601F"/>
    <w:rsid w:val="00D70A2B"/>
    <w:rsid w:val="00D7175A"/>
    <w:rsid w:val="00D72FF3"/>
    <w:rsid w:val="00D73466"/>
    <w:rsid w:val="00D74F2A"/>
    <w:rsid w:val="00D75609"/>
    <w:rsid w:val="00D7594C"/>
    <w:rsid w:val="00D76B0B"/>
    <w:rsid w:val="00D771D0"/>
    <w:rsid w:val="00D77AF7"/>
    <w:rsid w:val="00D809B0"/>
    <w:rsid w:val="00D8151C"/>
    <w:rsid w:val="00D81957"/>
    <w:rsid w:val="00D821D5"/>
    <w:rsid w:val="00D83463"/>
    <w:rsid w:val="00D90196"/>
    <w:rsid w:val="00D932C5"/>
    <w:rsid w:val="00D93E7E"/>
    <w:rsid w:val="00D96E7B"/>
    <w:rsid w:val="00D9775E"/>
    <w:rsid w:val="00DA1CCE"/>
    <w:rsid w:val="00DA712B"/>
    <w:rsid w:val="00DA7E67"/>
    <w:rsid w:val="00DB251A"/>
    <w:rsid w:val="00DB31C4"/>
    <w:rsid w:val="00DB49FF"/>
    <w:rsid w:val="00DC0131"/>
    <w:rsid w:val="00DC10BB"/>
    <w:rsid w:val="00DC231E"/>
    <w:rsid w:val="00DC306F"/>
    <w:rsid w:val="00DC3F90"/>
    <w:rsid w:val="00DC40BF"/>
    <w:rsid w:val="00DC7CE7"/>
    <w:rsid w:val="00DD3C76"/>
    <w:rsid w:val="00DE0FB1"/>
    <w:rsid w:val="00DE3900"/>
    <w:rsid w:val="00DE4FE9"/>
    <w:rsid w:val="00DE51E8"/>
    <w:rsid w:val="00DE5361"/>
    <w:rsid w:val="00DE6787"/>
    <w:rsid w:val="00DE6B49"/>
    <w:rsid w:val="00DF518B"/>
    <w:rsid w:val="00DF5F78"/>
    <w:rsid w:val="00DF6C06"/>
    <w:rsid w:val="00E033ED"/>
    <w:rsid w:val="00E06A0E"/>
    <w:rsid w:val="00E10558"/>
    <w:rsid w:val="00E117CB"/>
    <w:rsid w:val="00E1186D"/>
    <w:rsid w:val="00E13417"/>
    <w:rsid w:val="00E1589E"/>
    <w:rsid w:val="00E20206"/>
    <w:rsid w:val="00E2289F"/>
    <w:rsid w:val="00E27C0D"/>
    <w:rsid w:val="00E3440A"/>
    <w:rsid w:val="00E3559A"/>
    <w:rsid w:val="00E408A8"/>
    <w:rsid w:val="00E423AB"/>
    <w:rsid w:val="00E437CB"/>
    <w:rsid w:val="00E44A3E"/>
    <w:rsid w:val="00E5115B"/>
    <w:rsid w:val="00E52198"/>
    <w:rsid w:val="00E53DD4"/>
    <w:rsid w:val="00E57391"/>
    <w:rsid w:val="00E5772D"/>
    <w:rsid w:val="00E631A1"/>
    <w:rsid w:val="00E64265"/>
    <w:rsid w:val="00E6446A"/>
    <w:rsid w:val="00E678E7"/>
    <w:rsid w:val="00E71587"/>
    <w:rsid w:val="00E72143"/>
    <w:rsid w:val="00E72D5E"/>
    <w:rsid w:val="00E74AA6"/>
    <w:rsid w:val="00E74BC5"/>
    <w:rsid w:val="00E75134"/>
    <w:rsid w:val="00E76ED4"/>
    <w:rsid w:val="00E80ADF"/>
    <w:rsid w:val="00E864D1"/>
    <w:rsid w:val="00E86AED"/>
    <w:rsid w:val="00E929AD"/>
    <w:rsid w:val="00E93AD6"/>
    <w:rsid w:val="00E974D7"/>
    <w:rsid w:val="00EA08DA"/>
    <w:rsid w:val="00EA1833"/>
    <w:rsid w:val="00EA2855"/>
    <w:rsid w:val="00EB02E2"/>
    <w:rsid w:val="00EB1817"/>
    <w:rsid w:val="00EB55B0"/>
    <w:rsid w:val="00EC1823"/>
    <w:rsid w:val="00EC4B42"/>
    <w:rsid w:val="00EC5AF6"/>
    <w:rsid w:val="00EC5B5E"/>
    <w:rsid w:val="00EC6460"/>
    <w:rsid w:val="00EC6520"/>
    <w:rsid w:val="00ED5D31"/>
    <w:rsid w:val="00ED6486"/>
    <w:rsid w:val="00ED73FE"/>
    <w:rsid w:val="00EE3819"/>
    <w:rsid w:val="00EE4938"/>
    <w:rsid w:val="00EF0519"/>
    <w:rsid w:val="00EF1E72"/>
    <w:rsid w:val="00EF3D4F"/>
    <w:rsid w:val="00EF6004"/>
    <w:rsid w:val="00EF6B2C"/>
    <w:rsid w:val="00EF7277"/>
    <w:rsid w:val="00EF7F70"/>
    <w:rsid w:val="00F020B0"/>
    <w:rsid w:val="00F055A6"/>
    <w:rsid w:val="00F06DE2"/>
    <w:rsid w:val="00F1017B"/>
    <w:rsid w:val="00F11593"/>
    <w:rsid w:val="00F11B62"/>
    <w:rsid w:val="00F12985"/>
    <w:rsid w:val="00F165C1"/>
    <w:rsid w:val="00F1796B"/>
    <w:rsid w:val="00F207B6"/>
    <w:rsid w:val="00F21136"/>
    <w:rsid w:val="00F21B99"/>
    <w:rsid w:val="00F225B0"/>
    <w:rsid w:val="00F24DF3"/>
    <w:rsid w:val="00F26D99"/>
    <w:rsid w:val="00F3042A"/>
    <w:rsid w:val="00F30F88"/>
    <w:rsid w:val="00F333EE"/>
    <w:rsid w:val="00F341F9"/>
    <w:rsid w:val="00F354D4"/>
    <w:rsid w:val="00F36A92"/>
    <w:rsid w:val="00F40157"/>
    <w:rsid w:val="00F40341"/>
    <w:rsid w:val="00F41803"/>
    <w:rsid w:val="00F41CFF"/>
    <w:rsid w:val="00F420CD"/>
    <w:rsid w:val="00F42621"/>
    <w:rsid w:val="00F45DB1"/>
    <w:rsid w:val="00F4700A"/>
    <w:rsid w:val="00F476C0"/>
    <w:rsid w:val="00F47EC5"/>
    <w:rsid w:val="00F50476"/>
    <w:rsid w:val="00F55099"/>
    <w:rsid w:val="00F561B6"/>
    <w:rsid w:val="00F57D06"/>
    <w:rsid w:val="00F63865"/>
    <w:rsid w:val="00F65DAA"/>
    <w:rsid w:val="00F67A94"/>
    <w:rsid w:val="00F70AB7"/>
    <w:rsid w:val="00F73114"/>
    <w:rsid w:val="00F75E28"/>
    <w:rsid w:val="00F80B23"/>
    <w:rsid w:val="00F81423"/>
    <w:rsid w:val="00F825AA"/>
    <w:rsid w:val="00F82AC1"/>
    <w:rsid w:val="00F855FB"/>
    <w:rsid w:val="00F86220"/>
    <w:rsid w:val="00F90646"/>
    <w:rsid w:val="00F909BA"/>
    <w:rsid w:val="00F91B92"/>
    <w:rsid w:val="00F91E73"/>
    <w:rsid w:val="00F92169"/>
    <w:rsid w:val="00F92327"/>
    <w:rsid w:val="00F933A0"/>
    <w:rsid w:val="00F96EDC"/>
    <w:rsid w:val="00F974B2"/>
    <w:rsid w:val="00F978B1"/>
    <w:rsid w:val="00F97DAF"/>
    <w:rsid w:val="00FA0822"/>
    <w:rsid w:val="00FA21A1"/>
    <w:rsid w:val="00FA32D0"/>
    <w:rsid w:val="00FA71E3"/>
    <w:rsid w:val="00FA7415"/>
    <w:rsid w:val="00FA78C0"/>
    <w:rsid w:val="00FB2C5F"/>
    <w:rsid w:val="00FB3417"/>
    <w:rsid w:val="00FB6AD5"/>
    <w:rsid w:val="00FB7268"/>
    <w:rsid w:val="00FB7DF3"/>
    <w:rsid w:val="00FC0686"/>
    <w:rsid w:val="00FC121F"/>
    <w:rsid w:val="00FC5518"/>
    <w:rsid w:val="00FC56C3"/>
    <w:rsid w:val="00FC5CBF"/>
    <w:rsid w:val="00FC6578"/>
    <w:rsid w:val="00FD0863"/>
    <w:rsid w:val="00FD2CC2"/>
    <w:rsid w:val="00FD3B1B"/>
    <w:rsid w:val="00FD3B8E"/>
    <w:rsid w:val="00FD3F3D"/>
    <w:rsid w:val="00FD58E0"/>
    <w:rsid w:val="00FD6D89"/>
    <w:rsid w:val="00FD7C09"/>
    <w:rsid w:val="00FE29E0"/>
    <w:rsid w:val="00FE3F20"/>
    <w:rsid w:val="00FE4BDF"/>
    <w:rsid w:val="00FE52BB"/>
    <w:rsid w:val="00FE6203"/>
    <w:rsid w:val="00FE6487"/>
    <w:rsid w:val="00FE6F36"/>
    <w:rsid w:val="00FF2A9E"/>
    <w:rsid w:val="00FF3B8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37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F6E66"/>
    <w:pPr>
      <w:spacing w:after="0" w:line="240" w:lineRule="auto"/>
    </w:pPr>
  </w:style>
  <w:style w:type="paragraph" w:styleId="Header">
    <w:name w:val="header"/>
    <w:basedOn w:val="Normal"/>
    <w:link w:val="HeaderChar"/>
    <w:uiPriority w:val="99"/>
    <w:unhideWhenUsed/>
    <w:rsid w:val="006F6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E66"/>
  </w:style>
  <w:style w:type="paragraph" w:styleId="Footer">
    <w:name w:val="footer"/>
    <w:basedOn w:val="Normal"/>
    <w:link w:val="FooterChar"/>
    <w:uiPriority w:val="99"/>
    <w:unhideWhenUsed/>
    <w:rsid w:val="006F6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E66"/>
  </w:style>
  <w:style w:type="character" w:styleId="LineNumber">
    <w:name w:val="line number"/>
    <w:basedOn w:val="DefaultParagraphFont"/>
    <w:uiPriority w:val="99"/>
    <w:semiHidden/>
    <w:unhideWhenUsed/>
    <w:rsid w:val="006F6E66"/>
  </w:style>
  <w:style w:type="paragraph" w:customStyle="1" w:styleId="EndNoteBibliographyTitle">
    <w:name w:val="EndNote Bibliography Title"/>
    <w:basedOn w:val="Normal"/>
    <w:link w:val="EndNoteBibliographyTitleChar"/>
    <w:rsid w:val="00652970"/>
    <w:pPr>
      <w:spacing w:after="0"/>
      <w:jc w:val="center"/>
    </w:pPr>
    <w:rPr>
      <w:rFonts w:ascii="Calibri" w:hAnsi="Calibri"/>
      <w:noProof/>
    </w:rPr>
  </w:style>
  <w:style w:type="character" w:customStyle="1" w:styleId="NoSpacingChar">
    <w:name w:val="No Spacing Char"/>
    <w:basedOn w:val="DefaultParagraphFont"/>
    <w:link w:val="NoSpacing"/>
    <w:uiPriority w:val="1"/>
    <w:rsid w:val="00652970"/>
  </w:style>
  <w:style w:type="character" w:customStyle="1" w:styleId="EndNoteBibliographyTitleChar">
    <w:name w:val="EndNote Bibliography Title Char"/>
    <w:basedOn w:val="NoSpacingChar"/>
    <w:link w:val="EndNoteBibliographyTitle"/>
    <w:rsid w:val="00652970"/>
    <w:rPr>
      <w:rFonts w:ascii="Calibri" w:hAnsi="Calibri"/>
      <w:noProof/>
    </w:rPr>
  </w:style>
  <w:style w:type="paragraph" w:customStyle="1" w:styleId="EndNoteBibliography">
    <w:name w:val="EndNote Bibliography"/>
    <w:basedOn w:val="Normal"/>
    <w:link w:val="EndNoteBibliographyChar"/>
    <w:rsid w:val="00652970"/>
    <w:pPr>
      <w:spacing w:line="240" w:lineRule="auto"/>
    </w:pPr>
    <w:rPr>
      <w:rFonts w:ascii="Calibri" w:hAnsi="Calibri"/>
      <w:noProof/>
    </w:rPr>
  </w:style>
  <w:style w:type="character" w:customStyle="1" w:styleId="EndNoteBibliographyChar">
    <w:name w:val="EndNote Bibliography Char"/>
    <w:basedOn w:val="NoSpacingChar"/>
    <w:link w:val="EndNoteBibliography"/>
    <w:rsid w:val="00652970"/>
    <w:rPr>
      <w:rFonts w:ascii="Calibri" w:hAnsi="Calibri"/>
      <w:noProof/>
    </w:rPr>
  </w:style>
  <w:style w:type="character" w:customStyle="1" w:styleId="apple-converted-space">
    <w:name w:val="apple-converted-space"/>
    <w:basedOn w:val="DefaultParagraphFont"/>
    <w:rsid w:val="00C202CE"/>
  </w:style>
  <w:style w:type="character" w:customStyle="1" w:styleId="highlight">
    <w:name w:val="highlight"/>
    <w:basedOn w:val="DefaultParagraphFont"/>
    <w:rsid w:val="00C202CE"/>
  </w:style>
  <w:style w:type="character" w:styleId="CommentReference">
    <w:name w:val="annotation reference"/>
    <w:basedOn w:val="DefaultParagraphFont"/>
    <w:uiPriority w:val="99"/>
    <w:semiHidden/>
    <w:unhideWhenUsed/>
    <w:rsid w:val="00377291"/>
    <w:rPr>
      <w:sz w:val="16"/>
      <w:szCs w:val="16"/>
    </w:rPr>
  </w:style>
  <w:style w:type="paragraph" w:styleId="CommentText">
    <w:name w:val="annotation text"/>
    <w:basedOn w:val="Normal"/>
    <w:link w:val="CommentTextChar"/>
    <w:uiPriority w:val="99"/>
    <w:semiHidden/>
    <w:unhideWhenUsed/>
    <w:rsid w:val="00377291"/>
    <w:pPr>
      <w:spacing w:line="240" w:lineRule="auto"/>
    </w:pPr>
    <w:rPr>
      <w:sz w:val="20"/>
      <w:szCs w:val="20"/>
    </w:rPr>
  </w:style>
  <w:style w:type="character" w:customStyle="1" w:styleId="CommentTextChar">
    <w:name w:val="Comment Text Char"/>
    <w:basedOn w:val="DefaultParagraphFont"/>
    <w:link w:val="CommentText"/>
    <w:uiPriority w:val="99"/>
    <w:semiHidden/>
    <w:rsid w:val="00377291"/>
    <w:rPr>
      <w:sz w:val="20"/>
      <w:szCs w:val="20"/>
    </w:rPr>
  </w:style>
  <w:style w:type="paragraph" w:styleId="CommentSubject">
    <w:name w:val="annotation subject"/>
    <w:basedOn w:val="CommentText"/>
    <w:next w:val="CommentText"/>
    <w:link w:val="CommentSubjectChar"/>
    <w:uiPriority w:val="99"/>
    <w:semiHidden/>
    <w:unhideWhenUsed/>
    <w:rsid w:val="00377291"/>
    <w:rPr>
      <w:b/>
      <w:bCs/>
    </w:rPr>
  </w:style>
  <w:style w:type="character" w:customStyle="1" w:styleId="CommentSubjectChar">
    <w:name w:val="Comment Subject Char"/>
    <w:basedOn w:val="CommentTextChar"/>
    <w:link w:val="CommentSubject"/>
    <w:uiPriority w:val="99"/>
    <w:semiHidden/>
    <w:rsid w:val="00377291"/>
    <w:rPr>
      <w:b/>
      <w:bCs/>
      <w:sz w:val="20"/>
      <w:szCs w:val="20"/>
    </w:rPr>
  </w:style>
  <w:style w:type="paragraph" w:styleId="BalloonText">
    <w:name w:val="Balloon Text"/>
    <w:basedOn w:val="Normal"/>
    <w:link w:val="BalloonTextChar"/>
    <w:uiPriority w:val="99"/>
    <w:semiHidden/>
    <w:unhideWhenUsed/>
    <w:rsid w:val="003772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291"/>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F6E66"/>
    <w:pPr>
      <w:spacing w:after="0" w:line="240" w:lineRule="auto"/>
    </w:pPr>
  </w:style>
  <w:style w:type="paragraph" w:styleId="Header">
    <w:name w:val="header"/>
    <w:basedOn w:val="Normal"/>
    <w:link w:val="HeaderChar"/>
    <w:uiPriority w:val="99"/>
    <w:unhideWhenUsed/>
    <w:rsid w:val="006F6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E66"/>
  </w:style>
  <w:style w:type="paragraph" w:styleId="Footer">
    <w:name w:val="footer"/>
    <w:basedOn w:val="Normal"/>
    <w:link w:val="FooterChar"/>
    <w:uiPriority w:val="99"/>
    <w:unhideWhenUsed/>
    <w:rsid w:val="006F6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E66"/>
  </w:style>
  <w:style w:type="character" w:styleId="LineNumber">
    <w:name w:val="line number"/>
    <w:basedOn w:val="DefaultParagraphFont"/>
    <w:uiPriority w:val="99"/>
    <w:semiHidden/>
    <w:unhideWhenUsed/>
    <w:rsid w:val="006F6E66"/>
  </w:style>
  <w:style w:type="paragraph" w:customStyle="1" w:styleId="EndNoteBibliographyTitle">
    <w:name w:val="EndNote Bibliography Title"/>
    <w:basedOn w:val="Normal"/>
    <w:link w:val="EndNoteBibliographyTitleChar"/>
    <w:rsid w:val="00652970"/>
    <w:pPr>
      <w:spacing w:after="0"/>
      <w:jc w:val="center"/>
    </w:pPr>
    <w:rPr>
      <w:rFonts w:ascii="Calibri" w:hAnsi="Calibri"/>
      <w:noProof/>
    </w:rPr>
  </w:style>
  <w:style w:type="character" w:customStyle="1" w:styleId="NoSpacingChar">
    <w:name w:val="No Spacing Char"/>
    <w:basedOn w:val="DefaultParagraphFont"/>
    <w:link w:val="NoSpacing"/>
    <w:uiPriority w:val="1"/>
    <w:rsid w:val="00652970"/>
  </w:style>
  <w:style w:type="character" w:customStyle="1" w:styleId="EndNoteBibliographyTitleChar">
    <w:name w:val="EndNote Bibliography Title Char"/>
    <w:basedOn w:val="NoSpacingChar"/>
    <w:link w:val="EndNoteBibliographyTitle"/>
    <w:rsid w:val="00652970"/>
    <w:rPr>
      <w:rFonts w:ascii="Calibri" w:hAnsi="Calibri"/>
      <w:noProof/>
    </w:rPr>
  </w:style>
  <w:style w:type="paragraph" w:customStyle="1" w:styleId="EndNoteBibliography">
    <w:name w:val="EndNote Bibliography"/>
    <w:basedOn w:val="Normal"/>
    <w:link w:val="EndNoteBibliographyChar"/>
    <w:rsid w:val="00652970"/>
    <w:pPr>
      <w:spacing w:line="240" w:lineRule="auto"/>
    </w:pPr>
    <w:rPr>
      <w:rFonts w:ascii="Calibri" w:hAnsi="Calibri"/>
      <w:noProof/>
    </w:rPr>
  </w:style>
  <w:style w:type="character" w:customStyle="1" w:styleId="EndNoteBibliographyChar">
    <w:name w:val="EndNote Bibliography Char"/>
    <w:basedOn w:val="NoSpacingChar"/>
    <w:link w:val="EndNoteBibliography"/>
    <w:rsid w:val="00652970"/>
    <w:rPr>
      <w:rFonts w:ascii="Calibri" w:hAnsi="Calibri"/>
      <w:noProof/>
    </w:rPr>
  </w:style>
  <w:style w:type="character" w:customStyle="1" w:styleId="apple-converted-space">
    <w:name w:val="apple-converted-space"/>
    <w:basedOn w:val="DefaultParagraphFont"/>
    <w:rsid w:val="00C202CE"/>
  </w:style>
  <w:style w:type="character" w:customStyle="1" w:styleId="highlight">
    <w:name w:val="highlight"/>
    <w:basedOn w:val="DefaultParagraphFont"/>
    <w:rsid w:val="00C202CE"/>
  </w:style>
  <w:style w:type="character" w:styleId="CommentReference">
    <w:name w:val="annotation reference"/>
    <w:basedOn w:val="DefaultParagraphFont"/>
    <w:uiPriority w:val="99"/>
    <w:semiHidden/>
    <w:unhideWhenUsed/>
    <w:rsid w:val="00377291"/>
    <w:rPr>
      <w:sz w:val="16"/>
      <w:szCs w:val="16"/>
    </w:rPr>
  </w:style>
  <w:style w:type="paragraph" w:styleId="CommentText">
    <w:name w:val="annotation text"/>
    <w:basedOn w:val="Normal"/>
    <w:link w:val="CommentTextChar"/>
    <w:uiPriority w:val="99"/>
    <w:semiHidden/>
    <w:unhideWhenUsed/>
    <w:rsid w:val="00377291"/>
    <w:pPr>
      <w:spacing w:line="240" w:lineRule="auto"/>
    </w:pPr>
    <w:rPr>
      <w:sz w:val="20"/>
      <w:szCs w:val="20"/>
    </w:rPr>
  </w:style>
  <w:style w:type="character" w:customStyle="1" w:styleId="CommentTextChar">
    <w:name w:val="Comment Text Char"/>
    <w:basedOn w:val="DefaultParagraphFont"/>
    <w:link w:val="CommentText"/>
    <w:uiPriority w:val="99"/>
    <w:semiHidden/>
    <w:rsid w:val="00377291"/>
    <w:rPr>
      <w:sz w:val="20"/>
      <w:szCs w:val="20"/>
    </w:rPr>
  </w:style>
  <w:style w:type="paragraph" w:styleId="CommentSubject">
    <w:name w:val="annotation subject"/>
    <w:basedOn w:val="CommentText"/>
    <w:next w:val="CommentText"/>
    <w:link w:val="CommentSubjectChar"/>
    <w:uiPriority w:val="99"/>
    <w:semiHidden/>
    <w:unhideWhenUsed/>
    <w:rsid w:val="00377291"/>
    <w:rPr>
      <w:b/>
      <w:bCs/>
    </w:rPr>
  </w:style>
  <w:style w:type="character" w:customStyle="1" w:styleId="CommentSubjectChar">
    <w:name w:val="Comment Subject Char"/>
    <w:basedOn w:val="CommentTextChar"/>
    <w:link w:val="CommentSubject"/>
    <w:uiPriority w:val="99"/>
    <w:semiHidden/>
    <w:rsid w:val="00377291"/>
    <w:rPr>
      <w:b/>
      <w:bCs/>
      <w:sz w:val="20"/>
      <w:szCs w:val="20"/>
    </w:rPr>
  </w:style>
  <w:style w:type="paragraph" w:styleId="BalloonText">
    <w:name w:val="Balloon Text"/>
    <w:basedOn w:val="Normal"/>
    <w:link w:val="BalloonTextChar"/>
    <w:uiPriority w:val="99"/>
    <w:semiHidden/>
    <w:unhideWhenUsed/>
    <w:rsid w:val="003772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2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213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59CD9-97BF-445A-B255-12DDE8504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187</Words>
  <Characters>12467</Characters>
  <Application>Microsoft Office Word</Application>
  <DocSecurity>4</DocSecurity>
  <Lines>103</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14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Stoodley</dc:creator>
  <cp:lastModifiedBy>de Montfalcon</cp:lastModifiedBy>
  <cp:revision>2</cp:revision>
  <dcterms:created xsi:type="dcterms:W3CDTF">2016-10-07T11:59:00Z</dcterms:created>
  <dcterms:modified xsi:type="dcterms:W3CDTF">2016-10-07T11:59:00Z</dcterms:modified>
</cp:coreProperties>
</file>